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gif" ContentType="image/gi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AF2CF94" w14:textId="2199C86A" w:rsidR="00206494" w:rsidRPr="00883049" w:rsidRDefault="00206494" w:rsidP="0059063A">
      <w:pPr>
        <w:pStyle w:val="MDPI12title"/>
      </w:pPr>
      <w:r>
        <w:t>Supplement</w:t>
      </w:r>
      <w:r w:rsidR="003A40E2">
        <w:t xml:space="preserve">ary data </w:t>
      </w:r>
      <w:r w:rsidR="007F3643">
        <w:t>for</w:t>
      </w:r>
      <w:r w:rsidR="003A40E2">
        <w:t xml:space="preserve"> Characterization of Bacterial Transcriptional Regulatory Networks </w:t>
      </w:r>
      <w:r w:rsidR="0059063A">
        <w:t xml:space="preserve">in </w:t>
      </w:r>
      <w:r w:rsidR="0059063A" w:rsidRPr="00EE52EE">
        <w:rPr>
          <w:i/>
        </w:rPr>
        <w:t>Escherichia coli</w:t>
      </w:r>
      <w:r w:rsidR="0059063A">
        <w:t xml:space="preserve"> </w:t>
      </w:r>
      <w:r w:rsidR="003A40E2">
        <w:t xml:space="preserve">through Genome-Wide </w:t>
      </w:r>
      <w:r w:rsidR="003A40E2">
        <w:rPr>
          <w:i/>
        </w:rPr>
        <w:t>in vitro</w:t>
      </w:r>
      <w:r w:rsidR="003A40E2">
        <w:t xml:space="preserve"> Run-Off Transcription/RNA-</w:t>
      </w:r>
      <w:proofErr w:type="spellStart"/>
      <w:r w:rsidR="003A40E2">
        <w:t>SEq</w:t>
      </w:r>
      <w:proofErr w:type="spellEnd"/>
      <w:r w:rsidR="003A40E2">
        <w:t xml:space="preserve"> (ROSE)</w:t>
      </w:r>
    </w:p>
    <w:p w14:paraId="3CE2A771" w14:textId="37D4A668" w:rsidR="007F3643" w:rsidRDefault="004A66A8" w:rsidP="004A66A8">
      <w:pPr>
        <w:pStyle w:val="MDPI31text"/>
        <w:ind w:left="0" w:firstLine="0"/>
      </w:pPr>
      <w:bookmarkStart w:id="0" w:name="_Hlk132790917"/>
      <w:r w:rsidRPr="00B07E0E">
        <w:rPr>
          <w:b/>
        </w:rPr>
        <w:t xml:space="preserve">Table </w:t>
      </w:r>
      <w:r>
        <w:rPr>
          <w:b/>
        </w:rPr>
        <w:t>S1</w:t>
      </w:r>
      <w:r w:rsidRPr="00B07E0E">
        <w:rPr>
          <w:b/>
        </w:rPr>
        <w:t>.</w:t>
      </w:r>
      <w:r w:rsidRPr="000D511F">
        <w:rPr>
          <w:b/>
        </w:rPr>
        <w:t xml:space="preserve"> </w:t>
      </w:r>
      <w:r>
        <w:t xml:space="preserve">Technical </w:t>
      </w:r>
      <w:r w:rsidR="007F3643">
        <w:t>comparison</w:t>
      </w:r>
      <w:r>
        <w:t xml:space="preserve"> </w:t>
      </w:r>
      <w:r w:rsidR="007F3643">
        <w:t>between</w:t>
      </w:r>
      <w:r>
        <w:t xml:space="preserve"> the two </w:t>
      </w:r>
      <w:r w:rsidR="007F3643">
        <w:t xml:space="preserve">genome-wide </w:t>
      </w:r>
      <w:r w:rsidR="007F3643">
        <w:rPr>
          <w:i/>
        </w:rPr>
        <w:t xml:space="preserve">in vitro </w:t>
      </w:r>
      <w:r w:rsidR="007F3643">
        <w:t>transcript</w:t>
      </w:r>
      <w:r w:rsidR="00C06125">
        <w:t>ome sequencing</w:t>
      </w:r>
      <w:r w:rsidR="007F3643">
        <w:t xml:space="preserve"> techniques ROSE and </w:t>
      </w:r>
      <w:proofErr w:type="spellStart"/>
      <w:r w:rsidR="007F3643">
        <w:t>RIViT</w:t>
      </w:r>
      <w:proofErr w:type="spellEnd"/>
      <w:r w:rsidR="007F3643">
        <w:t xml:space="preserve">-seq </w:t>
      </w:r>
      <w:sdt>
        <w:sdtPr>
          <w:alias w:val="To edit, see citavi.com/edit"/>
          <w:tag w:val="CitaviPlaceholder#da66d12f-5bdc-4c41-aa2a-a69777aee033"/>
          <w:id w:val="361107000"/>
          <w:placeholder>
            <w:docPart w:val="DefaultPlaceholder_-1854013440"/>
          </w:placeholder>
        </w:sdtPr>
        <w:sdtContent>
          <w:r w:rsidR="007F3643">
            <w:rPr>
              <w:noProof/>
            </w:rPr>
            <w:fldChar w:fldCharType="begin"/>
          </w:r>
          <w:r w:rsidR="007F3643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2MTg3ZWQxLTRiNzctNDIxYy04OTE4LWYxOGRhNzQ4MzJkZiIsIlJhbmdlTGVuZ3RoIjozLCJSZWZlcmVuY2VJZCI6ImM5MDkzYTQ2LTcyNzgtNGM2Ny1hOGJhLWE3Y2VjY2VlNGY3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M4L3M0MTQ2Ny0wMjItMzExOTEtdyIsIlVyaVN0cmluZyI6Imh0dHBzOi8vZG9pLm9yZy8xMC4xMDM4L3M0MTQ2Ny0wMjItMzExOTEtd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YSIsIkNyZWF0ZWRPbiI6IjIwMjMtMDQtMDZUMTI6NDk6MzQiLCJNb2RpZmllZEJ5IjoiX1Bhc2NhIiwiSWQiOiIwYzQxZWVkNS1hNTMyLTRhZmQtODMzZi01MjIyNGFlNGE4NjAiLCJNb2RpZmllZE9uIjoiMjAyMy0wNC0wNlQxMjo0OTozNC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M1NzE1MzkzIiwiVXJpU3RyaW5nIjoiaHR0cDovL3d3dy5uY2JpLm5sbS5uaWguZ292L3B1Ym1lZC8zNTcxNTM5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EiLCJDcmVhdGVkT24iOiIyMDIzLTA0LTA2VDEyOjQ5OjM0IiwiTW9kaWZpZWRCeSI6Il9QYXNjYSIsIklkIjoiN2YwNzIwNjMtNTg1ZC00ZTFhLTgyMWItMGFiODE1ZDllYTk5IiwiTW9kaWZpZWRPbiI6IjIwMjMtMDQtMDZUMTI6NDk6MzQ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5MjA1ODg0IiwiVXJpU3RyaW5nIjoiaHR0cHM6Ly93d3cubmNiaS5ubG0ubmloLmdvdi9wbWMvYXJ0aWNsZXMvUE1DOTIwNTg4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}</w:instrText>
          </w:r>
          <w:r w:rsidR="007F3643">
            <w:rPr>
              <w:noProof/>
            </w:rPr>
            <w:fldChar w:fldCharType="separate"/>
          </w:r>
          <w:r w:rsidR="007F3643">
            <w:rPr>
              <w:noProof/>
            </w:rPr>
            <w:t>[1]</w:t>
          </w:r>
          <w:r w:rsidR="007F3643">
            <w:rPr>
              <w:noProof/>
            </w:rPr>
            <w:fldChar w:fldCharType="end"/>
          </w:r>
        </w:sdtContent>
      </w:sdt>
      <w:r w:rsidR="007F3643">
        <w:t>.</w:t>
      </w:r>
      <w:bookmarkEnd w:id="0"/>
    </w:p>
    <w:p w14:paraId="4DD401E7" w14:textId="77777777" w:rsidR="0059063A" w:rsidRDefault="0059063A" w:rsidP="004A66A8">
      <w:pPr>
        <w:pStyle w:val="MDPI31text"/>
        <w:ind w:left="0" w:firstLine="0"/>
      </w:pPr>
    </w:p>
    <w:tbl>
      <w:tblPr>
        <w:tblStyle w:val="EinfacheTabelle2"/>
        <w:tblW w:w="0" w:type="auto"/>
        <w:tblLook w:val="04A0" w:firstRow="1" w:lastRow="0" w:firstColumn="1" w:lastColumn="0" w:noHBand="0" w:noVBand="1"/>
      </w:tblPr>
      <w:tblGrid>
        <w:gridCol w:w="3469"/>
        <w:gridCol w:w="3498"/>
        <w:gridCol w:w="3499"/>
      </w:tblGrid>
      <w:tr w:rsidR="007F3643" w14:paraId="68B79724" w14:textId="77777777" w:rsidTr="007C66F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35" w:type="dxa"/>
          </w:tcPr>
          <w:p w14:paraId="408877BF" w14:textId="77777777" w:rsidR="007F3643" w:rsidRDefault="007F3643" w:rsidP="00692769">
            <w:pPr>
              <w:pStyle w:val="MDPI31text"/>
              <w:ind w:left="0" w:firstLine="0"/>
              <w:jc w:val="center"/>
            </w:pPr>
          </w:p>
        </w:tc>
        <w:tc>
          <w:tcPr>
            <w:tcW w:w="3535" w:type="dxa"/>
          </w:tcPr>
          <w:p w14:paraId="4E66A8C3" w14:textId="23D7AFE7" w:rsidR="007F3643" w:rsidRDefault="007F3643" w:rsidP="00D15F73">
            <w:pPr>
              <w:pStyle w:val="MDPI31text"/>
              <w:ind w:left="0"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ROSE</w:t>
            </w:r>
          </w:p>
        </w:tc>
        <w:tc>
          <w:tcPr>
            <w:tcW w:w="3536" w:type="dxa"/>
          </w:tcPr>
          <w:p w14:paraId="53651A87" w14:textId="653CE8DF" w:rsidR="007F3643" w:rsidRDefault="007F3643" w:rsidP="00D15F73">
            <w:pPr>
              <w:pStyle w:val="MDPI31text"/>
              <w:ind w:left="0"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proofErr w:type="spellStart"/>
            <w:r>
              <w:t>RIViT</w:t>
            </w:r>
            <w:proofErr w:type="spellEnd"/>
            <w:r>
              <w:t>-seq</w:t>
            </w:r>
          </w:p>
        </w:tc>
      </w:tr>
      <w:tr w:rsidR="007F3643" w14:paraId="076F3192" w14:textId="77777777" w:rsidTr="007C66F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35" w:type="dxa"/>
          </w:tcPr>
          <w:p w14:paraId="066FE0C4" w14:textId="487C5AFD" w:rsidR="007F3643" w:rsidRDefault="007F3643" w:rsidP="007C66F4">
            <w:pPr>
              <w:pStyle w:val="MDPI31text"/>
              <w:ind w:left="0" w:firstLine="0"/>
              <w:jc w:val="left"/>
            </w:pPr>
            <w:r>
              <w:t>Isolation of genomic DNA</w:t>
            </w:r>
          </w:p>
        </w:tc>
        <w:tc>
          <w:tcPr>
            <w:tcW w:w="3535" w:type="dxa"/>
          </w:tcPr>
          <w:p w14:paraId="0D0E7142" w14:textId="01128D0D" w:rsidR="007F3643" w:rsidRDefault="007F3643" w:rsidP="00F313BD">
            <w:pPr>
              <w:pStyle w:val="MDPI31text"/>
              <w:numPr>
                <w:ilvl w:val="0"/>
                <w:numId w:val="2"/>
              </w:num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Three different isolation methods</w:t>
            </w:r>
            <w:r w:rsidR="00C06125">
              <w:t xml:space="preserve"> tested</w:t>
            </w:r>
            <w:r>
              <w:t xml:space="preserve"> (Quick-DNA Universal Kit by </w:t>
            </w:r>
            <w:proofErr w:type="spellStart"/>
            <w:r>
              <w:t>Zymo</w:t>
            </w:r>
            <w:proofErr w:type="spellEnd"/>
            <w:r>
              <w:t xml:space="preserve">, </w:t>
            </w:r>
            <w:proofErr w:type="spellStart"/>
            <w:r>
              <w:t>NucleoSpin</w:t>
            </w:r>
            <w:proofErr w:type="spellEnd"/>
            <w:r>
              <w:t xml:space="preserve"> Microbial DNA Kit by </w:t>
            </w:r>
            <w:proofErr w:type="spellStart"/>
            <w:r>
              <w:t>Macherey</w:t>
            </w:r>
            <w:proofErr w:type="spellEnd"/>
            <w:r>
              <w:t xml:space="preserve"> Nagel and Phenol-Chloroform Isoamyl alcohol DNA extraction)</w:t>
            </w:r>
          </w:p>
        </w:tc>
        <w:tc>
          <w:tcPr>
            <w:tcW w:w="3536" w:type="dxa"/>
          </w:tcPr>
          <w:p w14:paraId="7E1BB156" w14:textId="70FC7BE6" w:rsidR="007F3643" w:rsidRDefault="007F3643" w:rsidP="00F313BD">
            <w:pPr>
              <w:pStyle w:val="MDPI31text"/>
              <w:numPr>
                <w:ilvl w:val="0"/>
                <w:numId w:val="2"/>
              </w:num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proofErr w:type="spellStart"/>
            <w:r>
              <w:t>GenElute</w:t>
            </w:r>
            <w:proofErr w:type="spellEnd"/>
            <w:r>
              <w:t xml:space="preserve"> Bacterial Genomic DNA kit (</w:t>
            </w:r>
            <w:proofErr w:type="spellStart"/>
            <w:r>
              <w:t>MilliporeSigma</w:t>
            </w:r>
            <w:proofErr w:type="spellEnd"/>
            <w:r>
              <w:t>)</w:t>
            </w:r>
          </w:p>
        </w:tc>
      </w:tr>
      <w:tr w:rsidR="007F3643" w14:paraId="2E9BCE6F" w14:textId="77777777" w:rsidTr="007C66F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35" w:type="dxa"/>
          </w:tcPr>
          <w:p w14:paraId="2AD7F31C" w14:textId="3472EC5A" w:rsidR="007F3643" w:rsidRDefault="00F061AA" w:rsidP="007C66F4">
            <w:pPr>
              <w:pStyle w:val="MDPI31text"/>
              <w:ind w:left="0" w:firstLine="0"/>
              <w:jc w:val="left"/>
            </w:pPr>
            <w:r>
              <w:t>Digestion of genomic DNA</w:t>
            </w:r>
          </w:p>
        </w:tc>
        <w:tc>
          <w:tcPr>
            <w:tcW w:w="3535" w:type="dxa"/>
          </w:tcPr>
          <w:p w14:paraId="3996314B" w14:textId="7676CC02" w:rsidR="007F3643" w:rsidRDefault="00D15F73" w:rsidP="00F313BD">
            <w:pPr>
              <w:pStyle w:val="MDPI31text"/>
              <w:numPr>
                <w:ilvl w:val="0"/>
                <w:numId w:val="2"/>
              </w:num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Random fragmentation</w:t>
            </w:r>
            <w:r w:rsidR="00F061AA">
              <w:t xml:space="preserve"> (average size 6 kb) using </w:t>
            </w:r>
            <w:proofErr w:type="spellStart"/>
            <w:r w:rsidR="00F061AA">
              <w:t>gTubes</w:t>
            </w:r>
            <w:proofErr w:type="spellEnd"/>
            <w:r w:rsidR="00F061AA">
              <w:t xml:space="preserve"> (</w:t>
            </w:r>
            <w:proofErr w:type="spellStart"/>
            <w:r w:rsidR="00F061AA">
              <w:t>Covaris</w:t>
            </w:r>
            <w:proofErr w:type="spellEnd"/>
            <w:r w:rsidR="00F061AA">
              <w:t>)</w:t>
            </w:r>
          </w:p>
        </w:tc>
        <w:tc>
          <w:tcPr>
            <w:tcW w:w="3536" w:type="dxa"/>
          </w:tcPr>
          <w:p w14:paraId="51EDE5F5" w14:textId="61530207" w:rsidR="00F061AA" w:rsidRPr="00F061AA" w:rsidRDefault="00F061AA" w:rsidP="00F313BD">
            <w:pPr>
              <w:pStyle w:val="MDPI31text"/>
              <w:numPr>
                <w:ilvl w:val="0"/>
                <w:numId w:val="2"/>
              </w:num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Enzymatic digestion with </w:t>
            </w:r>
            <w:proofErr w:type="spellStart"/>
            <w:r>
              <w:rPr>
                <w:i/>
              </w:rPr>
              <w:t>Eco</w:t>
            </w:r>
            <w:r>
              <w:t>RI</w:t>
            </w:r>
            <w:proofErr w:type="spellEnd"/>
            <w:r>
              <w:t xml:space="preserve">, </w:t>
            </w:r>
            <w:proofErr w:type="spellStart"/>
            <w:r>
              <w:rPr>
                <w:i/>
              </w:rPr>
              <w:t>Hind</w:t>
            </w:r>
            <w:r>
              <w:t>III</w:t>
            </w:r>
            <w:proofErr w:type="spellEnd"/>
            <w:r>
              <w:t xml:space="preserve">, </w:t>
            </w:r>
            <w:proofErr w:type="spellStart"/>
            <w:r>
              <w:rPr>
                <w:i/>
              </w:rPr>
              <w:t>Bam</w:t>
            </w:r>
            <w:r>
              <w:t>HI</w:t>
            </w:r>
            <w:proofErr w:type="spellEnd"/>
            <w:r>
              <w:t xml:space="preserve"> and </w:t>
            </w:r>
            <w:proofErr w:type="spellStart"/>
            <w:r>
              <w:rPr>
                <w:i/>
              </w:rPr>
              <w:t>Xho</w:t>
            </w:r>
            <w:r>
              <w:t>I</w:t>
            </w:r>
            <w:proofErr w:type="spellEnd"/>
          </w:p>
        </w:tc>
      </w:tr>
      <w:tr w:rsidR="00F061AA" w14:paraId="47EA3260" w14:textId="77777777" w:rsidTr="007C66F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35" w:type="dxa"/>
          </w:tcPr>
          <w:p w14:paraId="79E56188" w14:textId="3BACB7E2" w:rsidR="00F061AA" w:rsidRPr="00F061AA" w:rsidRDefault="00F061AA" w:rsidP="007C66F4">
            <w:pPr>
              <w:pStyle w:val="MDPI31text"/>
              <w:ind w:left="0" w:firstLine="0"/>
              <w:jc w:val="left"/>
            </w:pPr>
            <w:r>
              <w:t xml:space="preserve">RNA purification after </w:t>
            </w:r>
            <w:r>
              <w:rPr>
                <w:i/>
              </w:rPr>
              <w:t xml:space="preserve">in vitro </w:t>
            </w:r>
            <w:r>
              <w:t>transcription</w:t>
            </w:r>
          </w:p>
        </w:tc>
        <w:tc>
          <w:tcPr>
            <w:tcW w:w="3535" w:type="dxa"/>
          </w:tcPr>
          <w:p w14:paraId="6FDB8967" w14:textId="1123939C" w:rsidR="00F061AA" w:rsidRDefault="00F061AA" w:rsidP="00F313BD">
            <w:pPr>
              <w:pStyle w:val="MDPI31text"/>
              <w:numPr>
                <w:ilvl w:val="0"/>
                <w:numId w:val="2"/>
              </w:num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 xml:space="preserve">RNeasy </w:t>
            </w:r>
            <w:proofErr w:type="spellStart"/>
            <w:r>
              <w:t>MinElute</w:t>
            </w:r>
            <w:proofErr w:type="spellEnd"/>
            <w:r>
              <w:t xml:space="preserve"> Kit (Qiagen)</w:t>
            </w:r>
          </w:p>
        </w:tc>
        <w:tc>
          <w:tcPr>
            <w:tcW w:w="3536" w:type="dxa"/>
          </w:tcPr>
          <w:p w14:paraId="54331CF1" w14:textId="1CE28830" w:rsidR="00F061AA" w:rsidRDefault="00F061AA" w:rsidP="00F313BD">
            <w:pPr>
              <w:pStyle w:val="MDPI31text"/>
              <w:numPr>
                <w:ilvl w:val="0"/>
                <w:numId w:val="2"/>
              </w:num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 xml:space="preserve">RNeasy </w:t>
            </w:r>
            <w:proofErr w:type="spellStart"/>
            <w:r>
              <w:t>MinElute</w:t>
            </w:r>
            <w:proofErr w:type="spellEnd"/>
            <w:r>
              <w:t xml:space="preserve"> Kit (Qiagen)</w:t>
            </w:r>
          </w:p>
        </w:tc>
      </w:tr>
      <w:tr w:rsidR="00F061AA" w14:paraId="2182AF11" w14:textId="77777777" w:rsidTr="007C66F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35" w:type="dxa"/>
          </w:tcPr>
          <w:p w14:paraId="7E7CC0AA" w14:textId="3B9DC1ED" w:rsidR="00F061AA" w:rsidRDefault="00F061AA" w:rsidP="007C66F4">
            <w:pPr>
              <w:pStyle w:val="MDPI31text"/>
              <w:ind w:left="0" w:firstLine="0"/>
              <w:jc w:val="left"/>
            </w:pPr>
            <w:r>
              <w:t>Primary transcript library generation</w:t>
            </w:r>
          </w:p>
        </w:tc>
        <w:tc>
          <w:tcPr>
            <w:tcW w:w="3535" w:type="dxa"/>
          </w:tcPr>
          <w:p w14:paraId="49650812" w14:textId="77777777" w:rsidR="00F061AA" w:rsidRDefault="00837CCD" w:rsidP="00F313BD">
            <w:pPr>
              <w:pStyle w:val="MDPI31text"/>
              <w:numPr>
                <w:ilvl w:val="0"/>
                <w:numId w:val="1"/>
              </w:num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00 ng RNA input</w:t>
            </w:r>
          </w:p>
          <w:p w14:paraId="5537EA68" w14:textId="702C3545" w:rsidR="00837CCD" w:rsidRDefault="00837CCD" w:rsidP="00F313BD">
            <w:pPr>
              <w:pStyle w:val="MDPI31text"/>
              <w:numPr>
                <w:ilvl w:val="0"/>
                <w:numId w:val="1"/>
              </w:num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Fragmented to </w:t>
            </w:r>
            <w:r w:rsidR="00692769">
              <w:t xml:space="preserve">an </w:t>
            </w:r>
            <w:r>
              <w:t xml:space="preserve">average size of 500 </w:t>
            </w:r>
            <w:proofErr w:type="spellStart"/>
            <w:proofErr w:type="gramStart"/>
            <w:r>
              <w:t>nt</w:t>
            </w:r>
            <w:proofErr w:type="spellEnd"/>
            <w:proofErr w:type="gramEnd"/>
          </w:p>
          <w:p w14:paraId="76EE41F6" w14:textId="2931EE91" w:rsidR="00837CCD" w:rsidRDefault="00837CCD" w:rsidP="00F313BD">
            <w:pPr>
              <w:pStyle w:val="MDPI31text"/>
              <w:numPr>
                <w:ilvl w:val="0"/>
                <w:numId w:val="1"/>
              </w:num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Digestion of</w:t>
            </w:r>
            <w:r w:rsidR="00D15F73">
              <w:t xml:space="preserve"> transcripts with</w:t>
            </w:r>
            <w:r>
              <w:t xml:space="preserve"> 5’ di- and monopho</w:t>
            </w:r>
            <w:r w:rsidR="00D15F73">
              <w:t>s</w:t>
            </w:r>
            <w:r>
              <w:t>phates by terminator exonuclease (</w:t>
            </w:r>
            <w:proofErr w:type="spellStart"/>
            <w:r>
              <w:t>Epicentre</w:t>
            </w:r>
            <w:proofErr w:type="spellEnd"/>
            <w:r>
              <w:t>)</w:t>
            </w:r>
          </w:p>
          <w:p w14:paraId="11B72D2E" w14:textId="77777777" w:rsidR="00837CCD" w:rsidRDefault="00837CCD" w:rsidP="00F313BD">
            <w:pPr>
              <w:pStyle w:val="MDPI31text"/>
              <w:numPr>
                <w:ilvl w:val="0"/>
                <w:numId w:val="1"/>
              </w:num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Ligation of RNA index adapters</w:t>
            </w:r>
          </w:p>
          <w:p w14:paraId="425677B5" w14:textId="56B4A2DD" w:rsidR="00837CCD" w:rsidRDefault="00837CCD" w:rsidP="00F313BD">
            <w:pPr>
              <w:pStyle w:val="MDPI31text"/>
              <w:numPr>
                <w:ilvl w:val="0"/>
                <w:numId w:val="1"/>
              </w:num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Treatment </w:t>
            </w:r>
            <w:r w:rsidR="00D15F73">
              <w:t xml:space="preserve">with </w:t>
            </w:r>
            <w:r>
              <w:t>RNA 5’-polyphosphatase (New England Biolabs)</w:t>
            </w:r>
          </w:p>
          <w:p w14:paraId="40D1E847" w14:textId="77777777" w:rsidR="00837CCD" w:rsidRDefault="00837CCD" w:rsidP="00F313BD">
            <w:pPr>
              <w:pStyle w:val="MDPI31text"/>
              <w:numPr>
                <w:ilvl w:val="0"/>
                <w:numId w:val="1"/>
              </w:num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Ligation of RNA adapters</w:t>
            </w:r>
          </w:p>
          <w:p w14:paraId="4440688F" w14:textId="0A8C21C9" w:rsidR="00837CCD" w:rsidRDefault="00837CCD" w:rsidP="00F313BD">
            <w:pPr>
              <w:pStyle w:val="MDPI31text"/>
              <w:numPr>
                <w:ilvl w:val="0"/>
                <w:numId w:val="1"/>
              </w:num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Reverse-transcription to cDNA using a sequence-independent loop adapter</w:t>
            </w:r>
            <w:r w:rsidR="00BF1309">
              <w:br/>
            </w:r>
          </w:p>
          <w:p w14:paraId="12F841FB" w14:textId="217E2D69" w:rsidR="00837CCD" w:rsidRDefault="00837CCD" w:rsidP="00F313BD">
            <w:pPr>
              <w:pStyle w:val="MDPI31text"/>
              <w:numPr>
                <w:ilvl w:val="0"/>
                <w:numId w:val="1"/>
              </w:num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Amplification of cDNA with barcoded primers </w:t>
            </w:r>
          </w:p>
        </w:tc>
        <w:tc>
          <w:tcPr>
            <w:tcW w:w="3536" w:type="dxa"/>
          </w:tcPr>
          <w:p w14:paraId="71679399" w14:textId="77777777" w:rsidR="00F061AA" w:rsidRDefault="00837CCD" w:rsidP="00F313BD">
            <w:pPr>
              <w:pStyle w:val="MDPI31text"/>
              <w:numPr>
                <w:ilvl w:val="0"/>
                <w:numId w:val="1"/>
              </w:num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6 µg RNA input</w:t>
            </w:r>
          </w:p>
          <w:p w14:paraId="62F6F29A" w14:textId="375B23A4" w:rsidR="00837CCD" w:rsidRDefault="00837CCD" w:rsidP="00F313BD">
            <w:pPr>
              <w:pStyle w:val="MDPI31text"/>
              <w:numPr>
                <w:ilvl w:val="0"/>
                <w:numId w:val="1"/>
              </w:num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/</w:t>
            </w:r>
            <w:r>
              <w:br/>
            </w:r>
          </w:p>
          <w:p w14:paraId="78B17E88" w14:textId="77777777" w:rsidR="00837CCD" w:rsidRDefault="00837CCD" w:rsidP="00F313BD">
            <w:pPr>
              <w:pStyle w:val="MDPI31text"/>
              <w:numPr>
                <w:ilvl w:val="0"/>
                <w:numId w:val="1"/>
              </w:num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/</w:t>
            </w:r>
            <w:r>
              <w:br/>
            </w:r>
            <w:r>
              <w:br/>
            </w:r>
            <w:r>
              <w:br/>
            </w:r>
          </w:p>
          <w:p w14:paraId="2BE27B0D" w14:textId="77777777" w:rsidR="00837CCD" w:rsidRDefault="00837CCD" w:rsidP="00F313BD">
            <w:pPr>
              <w:pStyle w:val="MDPI31text"/>
              <w:numPr>
                <w:ilvl w:val="0"/>
                <w:numId w:val="1"/>
              </w:num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/</w:t>
            </w:r>
            <w:r>
              <w:br/>
            </w:r>
          </w:p>
          <w:p w14:paraId="4E3ABC90" w14:textId="207BDB53" w:rsidR="00837CCD" w:rsidRDefault="00837CCD" w:rsidP="00F313BD">
            <w:pPr>
              <w:pStyle w:val="MDPI31text"/>
              <w:numPr>
                <w:ilvl w:val="0"/>
                <w:numId w:val="1"/>
              </w:num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Treatment </w:t>
            </w:r>
            <w:r w:rsidR="00D15F73">
              <w:t xml:space="preserve">with </w:t>
            </w:r>
            <w:r>
              <w:t>RNA 5’-polyphosphatase (New England Biolabs)</w:t>
            </w:r>
          </w:p>
          <w:p w14:paraId="1DCA3888" w14:textId="77777777" w:rsidR="00837CCD" w:rsidRDefault="00837CCD" w:rsidP="00F313BD">
            <w:pPr>
              <w:pStyle w:val="MDPI31text"/>
              <w:numPr>
                <w:ilvl w:val="0"/>
                <w:numId w:val="1"/>
              </w:num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Ligation of RNA adapters</w:t>
            </w:r>
          </w:p>
          <w:p w14:paraId="70825E1F" w14:textId="6A5D0319" w:rsidR="00837CCD" w:rsidRDefault="00837CCD" w:rsidP="00F313BD">
            <w:pPr>
              <w:pStyle w:val="MDPI31text"/>
              <w:numPr>
                <w:ilvl w:val="0"/>
                <w:numId w:val="1"/>
              </w:num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Reverse-transcription to cDNA using a </w:t>
            </w:r>
            <w:r w:rsidR="00BF1309">
              <w:t xml:space="preserve">random hexamer with an adaptor </w:t>
            </w:r>
            <w:proofErr w:type="gramStart"/>
            <w:r w:rsidR="00BF1309">
              <w:t>sequence</w:t>
            </w:r>
            <w:proofErr w:type="gramEnd"/>
          </w:p>
          <w:p w14:paraId="5907F65A" w14:textId="4984AACD" w:rsidR="00837CCD" w:rsidRPr="00837CCD" w:rsidRDefault="00837CCD" w:rsidP="00F313BD">
            <w:pPr>
              <w:pStyle w:val="MDPI31text"/>
              <w:numPr>
                <w:ilvl w:val="0"/>
                <w:numId w:val="1"/>
              </w:num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Amplification of cDNA with barcoded primers</w:t>
            </w:r>
          </w:p>
        </w:tc>
      </w:tr>
      <w:tr w:rsidR="00BF1309" w14:paraId="5C672EE7" w14:textId="77777777" w:rsidTr="007C66F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35" w:type="dxa"/>
          </w:tcPr>
          <w:p w14:paraId="07BCBFEE" w14:textId="30057689" w:rsidR="00BF1309" w:rsidRDefault="00AC4EC9" w:rsidP="007C66F4">
            <w:pPr>
              <w:pStyle w:val="MDPI31text"/>
              <w:ind w:left="0" w:firstLine="0"/>
              <w:jc w:val="left"/>
            </w:pPr>
            <w:r>
              <w:t>Whole-genome transcriptomics</w:t>
            </w:r>
          </w:p>
        </w:tc>
        <w:tc>
          <w:tcPr>
            <w:tcW w:w="3535" w:type="dxa"/>
          </w:tcPr>
          <w:p w14:paraId="6F1BC402" w14:textId="6C25C444" w:rsidR="00E9097C" w:rsidRDefault="00AC4EC9" w:rsidP="00F313BD">
            <w:pPr>
              <w:pStyle w:val="MDPI31text"/>
              <w:numPr>
                <w:ilvl w:val="0"/>
                <w:numId w:val="1"/>
              </w:num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/</w:t>
            </w:r>
          </w:p>
        </w:tc>
        <w:tc>
          <w:tcPr>
            <w:tcW w:w="3536" w:type="dxa"/>
          </w:tcPr>
          <w:p w14:paraId="173B638F" w14:textId="648FC288" w:rsidR="00E9097C" w:rsidRDefault="00AC4EC9" w:rsidP="00F313BD">
            <w:pPr>
              <w:pStyle w:val="MDPI31text"/>
              <w:numPr>
                <w:ilvl w:val="0"/>
                <w:numId w:val="1"/>
              </w:num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 xml:space="preserve">Stranded cDNA library generation using </w:t>
            </w:r>
            <w:proofErr w:type="spellStart"/>
            <w:r>
              <w:t>TrueSeq</w:t>
            </w:r>
            <w:proofErr w:type="spellEnd"/>
            <w:r>
              <w:t xml:space="preserve"> Stranded RNA Library Prep Kit (Illumina)</w:t>
            </w:r>
            <w:r w:rsidR="0059063A">
              <w:t xml:space="preserve"> and low sample protocol</w:t>
            </w:r>
          </w:p>
        </w:tc>
      </w:tr>
      <w:tr w:rsidR="00AC4EC9" w14:paraId="0002B4D2" w14:textId="77777777" w:rsidTr="007C66F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35" w:type="dxa"/>
          </w:tcPr>
          <w:p w14:paraId="3FCA8ECB" w14:textId="3439AE91" w:rsidR="00AC4EC9" w:rsidRDefault="00AC4EC9" w:rsidP="007C66F4">
            <w:pPr>
              <w:pStyle w:val="MDPI31text"/>
              <w:ind w:left="0" w:firstLine="0"/>
              <w:jc w:val="left"/>
            </w:pPr>
            <w:r>
              <w:t>Sequencing and data processing</w:t>
            </w:r>
          </w:p>
        </w:tc>
        <w:tc>
          <w:tcPr>
            <w:tcW w:w="3535" w:type="dxa"/>
          </w:tcPr>
          <w:p w14:paraId="23EAB96F" w14:textId="6E7D107D" w:rsidR="00AC4EC9" w:rsidRDefault="00AC4EC9" w:rsidP="00F313BD">
            <w:pPr>
              <w:pStyle w:val="MDPI31text"/>
              <w:numPr>
                <w:ilvl w:val="0"/>
                <w:numId w:val="1"/>
              </w:num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B31C3F">
              <w:t xml:space="preserve">High throughput </w:t>
            </w:r>
            <w:r w:rsidR="00B0651D">
              <w:t>single</w:t>
            </w:r>
            <w:r w:rsidRPr="00B31C3F">
              <w:t>-end sequencing (</w:t>
            </w:r>
            <w:r w:rsidR="00B0651D">
              <w:t>1</w:t>
            </w:r>
            <w:r w:rsidRPr="00B31C3F">
              <w:t>x75bp)</w:t>
            </w:r>
          </w:p>
          <w:p w14:paraId="7ED8991C" w14:textId="77777777" w:rsidR="00AC4EC9" w:rsidRDefault="00AC4EC9" w:rsidP="00F313BD">
            <w:pPr>
              <w:pStyle w:val="MDPI31text"/>
              <w:numPr>
                <w:ilvl w:val="0"/>
                <w:numId w:val="1"/>
              </w:num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Illumina </w:t>
            </w:r>
            <w:proofErr w:type="spellStart"/>
            <w:r>
              <w:t>MiSeq</w:t>
            </w:r>
            <w:proofErr w:type="spellEnd"/>
          </w:p>
          <w:p w14:paraId="5676B371" w14:textId="77777777" w:rsidR="00AC4EC9" w:rsidRDefault="00AC4EC9" w:rsidP="00F313BD">
            <w:pPr>
              <w:pStyle w:val="MDPI31text"/>
              <w:numPr>
                <w:ilvl w:val="0"/>
                <w:numId w:val="1"/>
              </w:num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Trimming using </w:t>
            </w:r>
            <w:proofErr w:type="gramStart"/>
            <w:r>
              <w:t>Trimmomatic</w:t>
            </w:r>
            <w:proofErr w:type="gramEnd"/>
          </w:p>
          <w:p w14:paraId="58D4D969" w14:textId="38B75E03" w:rsidR="00AC4EC9" w:rsidRPr="00FB7E1F" w:rsidRDefault="00AC4EC9" w:rsidP="00F313BD">
            <w:pPr>
              <w:pStyle w:val="MDPI31text"/>
              <w:numPr>
                <w:ilvl w:val="0"/>
                <w:numId w:val="1"/>
              </w:num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lastRenderedPageBreak/>
              <w:t>Mapping with Bowtie2</w:t>
            </w:r>
          </w:p>
        </w:tc>
        <w:tc>
          <w:tcPr>
            <w:tcW w:w="3536" w:type="dxa"/>
          </w:tcPr>
          <w:p w14:paraId="75C1D033" w14:textId="77777777" w:rsidR="00AC4EC9" w:rsidRDefault="00AC4EC9" w:rsidP="00F313BD">
            <w:pPr>
              <w:pStyle w:val="MDPI31text"/>
              <w:numPr>
                <w:ilvl w:val="0"/>
                <w:numId w:val="1"/>
              </w:num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B31C3F">
              <w:lastRenderedPageBreak/>
              <w:t>High throughput paired-end sequencing (2x</w:t>
            </w:r>
            <w:r>
              <w:t>150</w:t>
            </w:r>
            <w:r w:rsidRPr="00B31C3F">
              <w:t>bp)</w:t>
            </w:r>
          </w:p>
          <w:p w14:paraId="275D346F" w14:textId="77777777" w:rsidR="00AC4EC9" w:rsidRDefault="00AC4EC9" w:rsidP="00F313BD">
            <w:pPr>
              <w:pStyle w:val="MDPI31text"/>
              <w:numPr>
                <w:ilvl w:val="0"/>
                <w:numId w:val="1"/>
              </w:num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Illumina </w:t>
            </w:r>
            <w:proofErr w:type="spellStart"/>
            <w:r>
              <w:t>MiSeq</w:t>
            </w:r>
            <w:proofErr w:type="spellEnd"/>
          </w:p>
          <w:p w14:paraId="3DB13C33" w14:textId="77777777" w:rsidR="00AC4EC9" w:rsidRDefault="00AC4EC9" w:rsidP="00F313BD">
            <w:pPr>
              <w:pStyle w:val="MDPI31text"/>
              <w:numPr>
                <w:ilvl w:val="0"/>
                <w:numId w:val="1"/>
              </w:num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Trimming using </w:t>
            </w:r>
            <w:proofErr w:type="spellStart"/>
            <w:r>
              <w:t>BBDuk</w:t>
            </w:r>
            <w:proofErr w:type="spellEnd"/>
            <w:r>
              <w:br/>
            </w:r>
          </w:p>
          <w:p w14:paraId="78A57EE9" w14:textId="2C6273D2" w:rsidR="00AC4EC9" w:rsidRPr="00AC4EC9" w:rsidRDefault="00AC4EC9" w:rsidP="00F313BD">
            <w:pPr>
              <w:pStyle w:val="MDPI31text"/>
              <w:numPr>
                <w:ilvl w:val="0"/>
                <w:numId w:val="1"/>
              </w:num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lastRenderedPageBreak/>
              <w:t>Mapping with HISAT2</w:t>
            </w:r>
          </w:p>
        </w:tc>
      </w:tr>
      <w:tr w:rsidR="00AC4EC9" w14:paraId="53319C9C" w14:textId="77777777" w:rsidTr="007C66F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35" w:type="dxa"/>
          </w:tcPr>
          <w:p w14:paraId="01DB0DC5" w14:textId="05CBA5E3" w:rsidR="00AC4EC9" w:rsidRDefault="00AC4EC9" w:rsidP="007C66F4">
            <w:pPr>
              <w:pStyle w:val="MDPI31text"/>
              <w:ind w:left="0" w:firstLine="0"/>
              <w:jc w:val="left"/>
            </w:pPr>
            <w:r>
              <w:lastRenderedPageBreak/>
              <w:t xml:space="preserve">Sequence analysis </w:t>
            </w:r>
          </w:p>
        </w:tc>
        <w:tc>
          <w:tcPr>
            <w:tcW w:w="3535" w:type="dxa"/>
          </w:tcPr>
          <w:p w14:paraId="4BABFAE2" w14:textId="1524F525" w:rsidR="00AC4EC9" w:rsidRDefault="00AC4EC9" w:rsidP="00F313BD">
            <w:pPr>
              <w:pStyle w:val="MDPI31text"/>
              <w:numPr>
                <w:ilvl w:val="0"/>
                <w:numId w:val="1"/>
              </w:num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 xml:space="preserve">TSS detection and visualization with </w:t>
            </w:r>
            <w:proofErr w:type="spellStart"/>
            <w:r>
              <w:t>ReadXplorer</w:t>
            </w:r>
            <w:proofErr w:type="spellEnd"/>
            <w:r>
              <w:t xml:space="preserve">, </w:t>
            </w:r>
            <w:proofErr w:type="spellStart"/>
            <w:r>
              <w:t>Improbizer</w:t>
            </w:r>
            <w:proofErr w:type="spellEnd"/>
            <w:r>
              <w:t>, and MEME/</w:t>
            </w:r>
            <w:proofErr w:type="spellStart"/>
            <w:r>
              <w:t>Weblogo</w:t>
            </w:r>
            <w:proofErr w:type="spellEnd"/>
          </w:p>
        </w:tc>
        <w:tc>
          <w:tcPr>
            <w:tcW w:w="3536" w:type="dxa"/>
          </w:tcPr>
          <w:p w14:paraId="2D9A04BE" w14:textId="4FC8AD4D" w:rsidR="00AC4EC9" w:rsidRDefault="00AC4EC9" w:rsidP="00F313BD">
            <w:pPr>
              <w:pStyle w:val="MDPI31text"/>
              <w:numPr>
                <w:ilvl w:val="0"/>
                <w:numId w:val="1"/>
              </w:num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 xml:space="preserve">TSS detection manually with read counts of </w:t>
            </w:r>
            <w:proofErr w:type="spellStart"/>
            <w:r>
              <w:t>samtools</w:t>
            </w:r>
            <w:proofErr w:type="spellEnd"/>
            <w:r>
              <w:t xml:space="preserve">, motif visualization with </w:t>
            </w:r>
            <w:proofErr w:type="gramStart"/>
            <w:r>
              <w:t>MEME</w:t>
            </w:r>
            <w:proofErr w:type="gramEnd"/>
          </w:p>
          <w:p w14:paraId="1FC4926A" w14:textId="5E3E600F" w:rsidR="00AC4EC9" w:rsidRDefault="00AC4EC9" w:rsidP="00F313BD">
            <w:pPr>
              <w:pStyle w:val="MDPI31text"/>
              <w:numPr>
                <w:ilvl w:val="0"/>
                <w:numId w:val="1"/>
              </w:num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Differential Expression analysis with DESeq2</w:t>
            </w:r>
          </w:p>
        </w:tc>
      </w:tr>
    </w:tbl>
    <w:p w14:paraId="0990003D" w14:textId="77777777" w:rsidR="007F3643" w:rsidRPr="007F3643" w:rsidRDefault="007F3643" w:rsidP="004A66A8">
      <w:pPr>
        <w:pStyle w:val="MDPI31text"/>
        <w:ind w:left="0" w:firstLine="0"/>
      </w:pPr>
    </w:p>
    <w:p w14:paraId="5CCCDFD1" w14:textId="77777777" w:rsidR="004A66A8" w:rsidRDefault="004A66A8" w:rsidP="00206494">
      <w:pPr>
        <w:pStyle w:val="MDPI31text"/>
        <w:ind w:left="0" w:firstLine="0"/>
        <w:rPr>
          <w:b/>
        </w:rPr>
      </w:pPr>
    </w:p>
    <w:p w14:paraId="50126C48" w14:textId="3FC0A6D4" w:rsidR="00206494" w:rsidRDefault="00206494" w:rsidP="00206494">
      <w:pPr>
        <w:pStyle w:val="MDPI31text"/>
        <w:ind w:left="0" w:firstLine="0"/>
      </w:pPr>
      <w:r w:rsidRPr="00B07E0E">
        <w:rPr>
          <w:b/>
        </w:rPr>
        <w:t xml:space="preserve">Table </w:t>
      </w:r>
      <w:r>
        <w:rPr>
          <w:b/>
        </w:rPr>
        <w:t>S</w:t>
      </w:r>
      <w:r w:rsidR="004A66A8">
        <w:rPr>
          <w:b/>
        </w:rPr>
        <w:t>2</w:t>
      </w:r>
      <w:r w:rsidRPr="00B07E0E">
        <w:rPr>
          <w:b/>
        </w:rPr>
        <w:t>.</w:t>
      </w:r>
      <w:r w:rsidRPr="000D511F">
        <w:rPr>
          <w:b/>
        </w:rPr>
        <w:t xml:space="preserve"> </w:t>
      </w:r>
      <w:r w:rsidRPr="00883049">
        <w:t>Mapping statistics for all six 5’-end specific ROSE- Eσ</w:t>
      </w:r>
      <w:r w:rsidRPr="00883049">
        <w:rPr>
          <w:vertAlign w:val="superscript"/>
        </w:rPr>
        <w:t>70</w:t>
      </w:r>
      <w:r w:rsidRPr="00883049">
        <w:t xml:space="preserve"> libraries.</w:t>
      </w:r>
      <w:r>
        <w:rPr>
          <w:b/>
        </w:rPr>
        <w:t xml:space="preserve"> </w:t>
      </w:r>
      <w:r>
        <w:t xml:space="preserve">Mapping statistics for </w:t>
      </w:r>
      <w:r w:rsidRPr="000D511F">
        <w:t>ROSE- Eσ</w:t>
      </w:r>
      <w:r w:rsidRPr="000D511F">
        <w:rPr>
          <w:vertAlign w:val="superscript"/>
        </w:rPr>
        <w:t>70</w:t>
      </w:r>
      <w:r w:rsidRPr="000D511F">
        <w:t xml:space="preserve"> libraries</w:t>
      </w:r>
      <w:r>
        <w:t xml:space="preserve"> with the isolation methods by </w:t>
      </w:r>
      <w:proofErr w:type="spellStart"/>
      <w:r>
        <w:t>Zymo</w:t>
      </w:r>
      <w:proofErr w:type="spellEnd"/>
      <w:r>
        <w:t xml:space="preserve"> Research (Z1; Z2), </w:t>
      </w:r>
      <w:proofErr w:type="spellStart"/>
      <w:r>
        <w:t>Macherey</w:t>
      </w:r>
      <w:proofErr w:type="spellEnd"/>
      <w:r>
        <w:t>-Nagel (M1; M2) and with Phenol-Chloroform Isoamyl alcohol (P1; P2).</w:t>
      </w:r>
    </w:p>
    <w:p w14:paraId="6DD0E863" w14:textId="77777777" w:rsidR="00206494" w:rsidRDefault="00206494" w:rsidP="00206494">
      <w:pPr>
        <w:pStyle w:val="MDPI41tablecaption"/>
        <w:ind w:left="0"/>
        <w:rPr>
          <w:rFonts w:ascii="Arial" w:hAnsi="Arial"/>
          <w:bCs/>
          <w:sz w:val="20"/>
          <w:szCs w:val="20"/>
        </w:rPr>
      </w:pPr>
    </w:p>
    <w:tbl>
      <w:tblPr>
        <w:tblStyle w:val="EinfacheTabelle2"/>
        <w:tblW w:w="0" w:type="auto"/>
        <w:tblLook w:val="04A0" w:firstRow="1" w:lastRow="0" w:firstColumn="1" w:lastColumn="0" w:noHBand="0" w:noVBand="1"/>
      </w:tblPr>
      <w:tblGrid>
        <w:gridCol w:w="1379"/>
        <w:gridCol w:w="1072"/>
        <w:gridCol w:w="1335"/>
        <w:gridCol w:w="1336"/>
        <w:gridCol w:w="1336"/>
        <w:gridCol w:w="1336"/>
        <w:gridCol w:w="1336"/>
        <w:gridCol w:w="1336"/>
      </w:tblGrid>
      <w:tr w:rsidR="00206494" w:rsidRPr="00883049" w14:paraId="548777C2" w14:textId="77777777" w:rsidTr="002E2FF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9" w:type="dxa"/>
          </w:tcPr>
          <w:p w14:paraId="026FFCD4" w14:textId="77777777" w:rsidR="00206494" w:rsidRPr="00883049" w:rsidRDefault="00206494" w:rsidP="002E2FF9">
            <w:pPr>
              <w:pStyle w:val="MDPI41tablecaption"/>
              <w:ind w:left="0"/>
              <w:rPr>
                <w:sz w:val="20"/>
              </w:rPr>
            </w:pPr>
          </w:p>
        </w:tc>
        <w:tc>
          <w:tcPr>
            <w:tcW w:w="1072" w:type="dxa"/>
          </w:tcPr>
          <w:p w14:paraId="1D4302FF" w14:textId="77777777" w:rsidR="00206494" w:rsidRPr="00883049" w:rsidRDefault="00206494" w:rsidP="002E2FF9">
            <w:pPr>
              <w:pStyle w:val="MDPI41tablecaption"/>
              <w:ind w:left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</w:p>
        </w:tc>
        <w:tc>
          <w:tcPr>
            <w:tcW w:w="1335" w:type="dxa"/>
          </w:tcPr>
          <w:p w14:paraId="2ED6AA09" w14:textId="77777777" w:rsidR="00206494" w:rsidRPr="00883049" w:rsidRDefault="00206494" w:rsidP="002E2FF9">
            <w:pPr>
              <w:pStyle w:val="MDPI41tablecaption"/>
              <w:ind w:left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  <w:r w:rsidRPr="00883049">
              <w:rPr>
                <w:sz w:val="20"/>
              </w:rPr>
              <w:t>Z1</w:t>
            </w:r>
          </w:p>
        </w:tc>
        <w:tc>
          <w:tcPr>
            <w:tcW w:w="1336" w:type="dxa"/>
          </w:tcPr>
          <w:p w14:paraId="7C45EAFD" w14:textId="77777777" w:rsidR="00206494" w:rsidRPr="00883049" w:rsidRDefault="00206494" w:rsidP="002E2FF9">
            <w:pPr>
              <w:pStyle w:val="MDPI41tablecaption"/>
              <w:ind w:left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  <w:r w:rsidRPr="00883049">
              <w:rPr>
                <w:sz w:val="20"/>
              </w:rPr>
              <w:t>Z2</w:t>
            </w:r>
          </w:p>
        </w:tc>
        <w:tc>
          <w:tcPr>
            <w:tcW w:w="1336" w:type="dxa"/>
          </w:tcPr>
          <w:p w14:paraId="2154F64E" w14:textId="77777777" w:rsidR="00206494" w:rsidRPr="00883049" w:rsidRDefault="00206494" w:rsidP="002E2FF9">
            <w:pPr>
              <w:pStyle w:val="MDPI41tablecaption"/>
              <w:ind w:left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  <w:r w:rsidRPr="00883049">
              <w:rPr>
                <w:sz w:val="20"/>
              </w:rPr>
              <w:t>M1</w:t>
            </w:r>
          </w:p>
        </w:tc>
        <w:tc>
          <w:tcPr>
            <w:tcW w:w="1336" w:type="dxa"/>
          </w:tcPr>
          <w:p w14:paraId="5379D4B1" w14:textId="77777777" w:rsidR="00206494" w:rsidRPr="00883049" w:rsidRDefault="00206494" w:rsidP="002E2FF9">
            <w:pPr>
              <w:pStyle w:val="MDPI41tablecaption"/>
              <w:ind w:left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  <w:r w:rsidRPr="00883049">
              <w:rPr>
                <w:sz w:val="20"/>
              </w:rPr>
              <w:t>M2</w:t>
            </w:r>
          </w:p>
        </w:tc>
        <w:tc>
          <w:tcPr>
            <w:tcW w:w="1336" w:type="dxa"/>
          </w:tcPr>
          <w:p w14:paraId="03E179A6" w14:textId="77777777" w:rsidR="00206494" w:rsidRPr="00883049" w:rsidRDefault="00206494" w:rsidP="002E2FF9">
            <w:pPr>
              <w:pStyle w:val="MDPI41tablecaption"/>
              <w:ind w:left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  <w:r w:rsidRPr="00883049">
              <w:rPr>
                <w:sz w:val="20"/>
              </w:rPr>
              <w:t>P1</w:t>
            </w:r>
          </w:p>
        </w:tc>
        <w:tc>
          <w:tcPr>
            <w:tcW w:w="1336" w:type="dxa"/>
          </w:tcPr>
          <w:p w14:paraId="7C0485A1" w14:textId="77777777" w:rsidR="00206494" w:rsidRPr="00883049" w:rsidRDefault="00206494" w:rsidP="002E2FF9">
            <w:pPr>
              <w:pStyle w:val="MDPI41tablecaption"/>
              <w:ind w:left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  <w:r w:rsidRPr="00883049">
              <w:rPr>
                <w:sz w:val="20"/>
              </w:rPr>
              <w:t>P2</w:t>
            </w:r>
          </w:p>
        </w:tc>
      </w:tr>
      <w:tr w:rsidR="00206494" w:rsidRPr="00883049" w14:paraId="3ED222EB" w14:textId="77777777" w:rsidTr="002E2FF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9" w:type="dxa"/>
          </w:tcPr>
          <w:p w14:paraId="6C0A3A7F" w14:textId="77777777" w:rsidR="00206494" w:rsidRPr="00883049" w:rsidRDefault="00206494" w:rsidP="002E2FF9">
            <w:pPr>
              <w:pStyle w:val="MDPI41tablecaption"/>
              <w:ind w:left="0"/>
              <w:rPr>
                <w:sz w:val="20"/>
              </w:rPr>
            </w:pPr>
            <w:r w:rsidRPr="00883049">
              <w:rPr>
                <w:noProof/>
                <w:sz w:val="20"/>
              </w:rPr>
              <w:t>Mappings</w:t>
            </w:r>
          </w:p>
        </w:tc>
        <w:tc>
          <w:tcPr>
            <w:tcW w:w="1072" w:type="dxa"/>
          </w:tcPr>
          <w:p w14:paraId="5F72FEFD" w14:textId="77777777" w:rsidR="00206494" w:rsidRPr="00883049" w:rsidRDefault="00206494" w:rsidP="002E2FF9">
            <w:pPr>
              <w:pStyle w:val="MDPI41tablecaption"/>
              <w:ind w:left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Cs/>
                <w:noProof/>
                <w:sz w:val="20"/>
              </w:rPr>
            </w:pPr>
          </w:p>
        </w:tc>
        <w:tc>
          <w:tcPr>
            <w:tcW w:w="1335" w:type="dxa"/>
          </w:tcPr>
          <w:p w14:paraId="59AD1CA1" w14:textId="77777777" w:rsidR="00206494" w:rsidRPr="00883049" w:rsidRDefault="00206494" w:rsidP="002E2FF9">
            <w:pPr>
              <w:pStyle w:val="MDPI41tablecaption"/>
              <w:ind w:left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  <w:r w:rsidRPr="00883049">
              <w:rPr>
                <w:bCs/>
                <w:noProof/>
                <w:sz w:val="20"/>
              </w:rPr>
              <w:t>2,061,241</w:t>
            </w:r>
          </w:p>
        </w:tc>
        <w:tc>
          <w:tcPr>
            <w:tcW w:w="1336" w:type="dxa"/>
          </w:tcPr>
          <w:p w14:paraId="61303BD4" w14:textId="77777777" w:rsidR="00206494" w:rsidRPr="00883049" w:rsidRDefault="00206494" w:rsidP="002E2FF9">
            <w:pPr>
              <w:pStyle w:val="MDPI41tablecaption"/>
              <w:ind w:left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  <w:r w:rsidRPr="00883049">
              <w:rPr>
                <w:noProof/>
                <w:sz w:val="20"/>
              </w:rPr>
              <w:t>2,086,867</w:t>
            </w:r>
          </w:p>
        </w:tc>
        <w:tc>
          <w:tcPr>
            <w:tcW w:w="1336" w:type="dxa"/>
          </w:tcPr>
          <w:p w14:paraId="12743113" w14:textId="77777777" w:rsidR="00206494" w:rsidRPr="00883049" w:rsidRDefault="00206494" w:rsidP="002E2FF9">
            <w:pPr>
              <w:pStyle w:val="MDPI41tablecaption"/>
              <w:ind w:left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  <w:r w:rsidRPr="00883049">
              <w:rPr>
                <w:bCs/>
                <w:noProof/>
                <w:sz w:val="20"/>
              </w:rPr>
              <w:t>1,618,341</w:t>
            </w:r>
          </w:p>
        </w:tc>
        <w:tc>
          <w:tcPr>
            <w:tcW w:w="1336" w:type="dxa"/>
          </w:tcPr>
          <w:p w14:paraId="0E8B5F73" w14:textId="77777777" w:rsidR="00206494" w:rsidRPr="00883049" w:rsidRDefault="00206494" w:rsidP="002E2FF9">
            <w:pPr>
              <w:pStyle w:val="MDPI41tablecaption"/>
              <w:ind w:left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  <w:r w:rsidRPr="00883049">
              <w:rPr>
                <w:noProof/>
                <w:sz w:val="20"/>
              </w:rPr>
              <w:t>2,076,393</w:t>
            </w:r>
          </w:p>
        </w:tc>
        <w:tc>
          <w:tcPr>
            <w:tcW w:w="1336" w:type="dxa"/>
          </w:tcPr>
          <w:p w14:paraId="13D98570" w14:textId="77777777" w:rsidR="00206494" w:rsidRPr="00883049" w:rsidRDefault="00206494" w:rsidP="002E2FF9">
            <w:pPr>
              <w:pStyle w:val="MDPI41tablecaption"/>
              <w:ind w:left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  <w:r w:rsidRPr="00883049">
              <w:rPr>
                <w:bCs/>
                <w:noProof/>
                <w:sz w:val="20"/>
              </w:rPr>
              <w:t>2,210,864</w:t>
            </w:r>
          </w:p>
        </w:tc>
        <w:tc>
          <w:tcPr>
            <w:tcW w:w="1336" w:type="dxa"/>
          </w:tcPr>
          <w:p w14:paraId="1AE0D82E" w14:textId="77777777" w:rsidR="00206494" w:rsidRPr="00883049" w:rsidRDefault="00206494" w:rsidP="002E2FF9">
            <w:pPr>
              <w:pStyle w:val="MDPI41tablecaption"/>
              <w:ind w:left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  <w:r w:rsidRPr="00883049">
              <w:rPr>
                <w:bCs/>
                <w:noProof/>
                <w:sz w:val="20"/>
              </w:rPr>
              <w:t>1,737,821</w:t>
            </w:r>
          </w:p>
        </w:tc>
      </w:tr>
      <w:tr w:rsidR="00206494" w:rsidRPr="00883049" w14:paraId="366FC826" w14:textId="77777777" w:rsidTr="002E2FF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9" w:type="dxa"/>
          </w:tcPr>
          <w:p w14:paraId="1E9272C8" w14:textId="77777777" w:rsidR="00206494" w:rsidRPr="00883049" w:rsidRDefault="00206494" w:rsidP="002E2FF9">
            <w:pPr>
              <w:pStyle w:val="MDPI41tablecaption"/>
              <w:ind w:left="0"/>
              <w:rPr>
                <w:sz w:val="20"/>
              </w:rPr>
            </w:pPr>
            <w:r w:rsidRPr="00883049">
              <w:rPr>
                <w:noProof/>
                <w:sz w:val="20"/>
              </w:rPr>
              <w:t>Unique Mappings</w:t>
            </w:r>
          </w:p>
        </w:tc>
        <w:tc>
          <w:tcPr>
            <w:tcW w:w="1072" w:type="dxa"/>
          </w:tcPr>
          <w:p w14:paraId="734A1B39" w14:textId="77777777" w:rsidR="00206494" w:rsidRPr="00883049" w:rsidRDefault="00206494" w:rsidP="002E2FF9">
            <w:pPr>
              <w:pStyle w:val="MDPI41tablecaption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noProof/>
                <w:sz w:val="20"/>
              </w:rPr>
            </w:pPr>
          </w:p>
        </w:tc>
        <w:tc>
          <w:tcPr>
            <w:tcW w:w="1335" w:type="dxa"/>
          </w:tcPr>
          <w:p w14:paraId="7D035F3A" w14:textId="77777777" w:rsidR="00206494" w:rsidRPr="00883049" w:rsidRDefault="00206494" w:rsidP="002E2FF9">
            <w:pPr>
              <w:pStyle w:val="MDPI41tablecaption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  <w:r w:rsidRPr="00883049">
              <w:rPr>
                <w:bCs/>
                <w:noProof/>
                <w:sz w:val="20"/>
              </w:rPr>
              <w:t>2,061,241</w:t>
            </w:r>
          </w:p>
        </w:tc>
        <w:tc>
          <w:tcPr>
            <w:tcW w:w="1336" w:type="dxa"/>
          </w:tcPr>
          <w:p w14:paraId="0569284A" w14:textId="77777777" w:rsidR="00206494" w:rsidRPr="00883049" w:rsidRDefault="00206494" w:rsidP="002E2FF9">
            <w:pPr>
              <w:pStyle w:val="MDPI41tablecaption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  <w:r w:rsidRPr="00883049">
              <w:rPr>
                <w:noProof/>
                <w:sz w:val="20"/>
              </w:rPr>
              <w:t>2,086,867</w:t>
            </w:r>
          </w:p>
        </w:tc>
        <w:tc>
          <w:tcPr>
            <w:tcW w:w="1336" w:type="dxa"/>
          </w:tcPr>
          <w:p w14:paraId="2E3B47DF" w14:textId="77777777" w:rsidR="00206494" w:rsidRPr="00883049" w:rsidRDefault="00206494" w:rsidP="002E2FF9">
            <w:pPr>
              <w:pStyle w:val="MDPI41tablecaption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  <w:r w:rsidRPr="00883049">
              <w:rPr>
                <w:bCs/>
                <w:noProof/>
                <w:sz w:val="20"/>
              </w:rPr>
              <w:t>1,618,341</w:t>
            </w:r>
          </w:p>
        </w:tc>
        <w:tc>
          <w:tcPr>
            <w:tcW w:w="1336" w:type="dxa"/>
          </w:tcPr>
          <w:p w14:paraId="3340F733" w14:textId="77777777" w:rsidR="00206494" w:rsidRPr="00883049" w:rsidRDefault="00206494" w:rsidP="002E2FF9">
            <w:pPr>
              <w:pStyle w:val="MDPI41tablecaption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  <w:r w:rsidRPr="00883049">
              <w:rPr>
                <w:noProof/>
                <w:sz w:val="20"/>
              </w:rPr>
              <w:t>2,076,393</w:t>
            </w:r>
          </w:p>
        </w:tc>
        <w:tc>
          <w:tcPr>
            <w:tcW w:w="1336" w:type="dxa"/>
          </w:tcPr>
          <w:p w14:paraId="5E583A6A" w14:textId="77777777" w:rsidR="00206494" w:rsidRPr="00883049" w:rsidRDefault="00206494" w:rsidP="002E2FF9">
            <w:pPr>
              <w:pStyle w:val="MDPI41tablecaption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  <w:r w:rsidRPr="00883049">
              <w:rPr>
                <w:bCs/>
                <w:noProof/>
                <w:sz w:val="20"/>
              </w:rPr>
              <w:t>2,210,864</w:t>
            </w:r>
          </w:p>
        </w:tc>
        <w:tc>
          <w:tcPr>
            <w:tcW w:w="1336" w:type="dxa"/>
          </w:tcPr>
          <w:p w14:paraId="79C5DB02" w14:textId="77777777" w:rsidR="00206494" w:rsidRPr="00883049" w:rsidRDefault="00206494" w:rsidP="002E2FF9">
            <w:pPr>
              <w:pStyle w:val="MDPI41tablecaption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  <w:r w:rsidRPr="00883049">
              <w:rPr>
                <w:bCs/>
                <w:noProof/>
                <w:sz w:val="20"/>
              </w:rPr>
              <w:t>1,737,821</w:t>
            </w:r>
          </w:p>
        </w:tc>
      </w:tr>
      <w:tr w:rsidR="00206494" w:rsidRPr="00883049" w14:paraId="24E7907D" w14:textId="77777777" w:rsidTr="002E2FF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9" w:type="dxa"/>
          </w:tcPr>
          <w:p w14:paraId="795E2D59" w14:textId="77777777" w:rsidR="00206494" w:rsidRPr="00883049" w:rsidRDefault="00206494" w:rsidP="002E2FF9">
            <w:pPr>
              <w:pStyle w:val="MDPI41tablecaption"/>
              <w:ind w:left="0"/>
              <w:rPr>
                <w:sz w:val="20"/>
              </w:rPr>
            </w:pPr>
            <w:r w:rsidRPr="00883049">
              <w:rPr>
                <w:noProof/>
                <w:sz w:val="20"/>
              </w:rPr>
              <w:t>Single Perfect Mappings</w:t>
            </w:r>
          </w:p>
        </w:tc>
        <w:tc>
          <w:tcPr>
            <w:tcW w:w="1072" w:type="dxa"/>
          </w:tcPr>
          <w:p w14:paraId="2CFE9D7A" w14:textId="77777777" w:rsidR="00206494" w:rsidRPr="00883049" w:rsidRDefault="00206494" w:rsidP="002E2FF9">
            <w:pPr>
              <w:pStyle w:val="MDPI41tablecaption"/>
              <w:ind w:left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Cs/>
                <w:noProof/>
                <w:sz w:val="20"/>
              </w:rPr>
            </w:pPr>
          </w:p>
        </w:tc>
        <w:tc>
          <w:tcPr>
            <w:tcW w:w="1335" w:type="dxa"/>
          </w:tcPr>
          <w:p w14:paraId="3EEC2BC2" w14:textId="77777777" w:rsidR="00206494" w:rsidRPr="00883049" w:rsidRDefault="00206494" w:rsidP="002E2FF9">
            <w:pPr>
              <w:pStyle w:val="MDPI41tablecaption"/>
              <w:ind w:left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  <w:r w:rsidRPr="00883049">
              <w:rPr>
                <w:bCs/>
                <w:noProof/>
                <w:sz w:val="20"/>
              </w:rPr>
              <w:t>1,572,385</w:t>
            </w:r>
          </w:p>
        </w:tc>
        <w:tc>
          <w:tcPr>
            <w:tcW w:w="1336" w:type="dxa"/>
          </w:tcPr>
          <w:p w14:paraId="05579489" w14:textId="77777777" w:rsidR="00206494" w:rsidRPr="00883049" w:rsidRDefault="00206494" w:rsidP="002E2FF9">
            <w:pPr>
              <w:pStyle w:val="MDPI41tablecaption"/>
              <w:ind w:left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  <w:r w:rsidRPr="00883049">
              <w:rPr>
                <w:noProof/>
                <w:sz w:val="20"/>
              </w:rPr>
              <w:t>1,553,410</w:t>
            </w:r>
          </w:p>
        </w:tc>
        <w:tc>
          <w:tcPr>
            <w:tcW w:w="1336" w:type="dxa"/>
          </w:tcPr>
          <w:p w14:paraId="0BEA0432" w14:textId="77777777" w:rsidR="00206494" w:rsidRPr="00883049" w:rsidRDefault="00206494" w:rsidP="002E2FF9">
            <w:pPr>
              <w:pStyle w:val="MDPI41tablecaption"/>
              <w:ind w:left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  <w:r w:rsidRPr="00883049">
              <w:rPr>
                <w:bCs/>
                <w:noProof/>
                <w:sz w:val="20"/>
              </w:rPr>
              <w:t>1.240,224</w:t>
            </w:r>
          </w:p>
        </w:tc>
        <w:tc>
          <w:tcPr>
            <w:tcW w:w="1336" w:type="dxa"/>
          </w:tcPr>
          <w:p w14:paraId="2BAF9D06" w14:textId="77777777" w:rsidR="00206494" w:rsidRPr="00883049" w:rsidRDefault="00206494" w:rsidP="002E2FF9">
            <w:pPr>
              <w:pStyle w:val="MDPI41tablecaption"/>
              <w:ind w:left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  <w:r w:rsidRPr="00883049">
              <w:rPr>
                <w:noProof/>
                <w:sz w:val="20"/>
              </w:rPr>
              <w:t>1,533,963</w:t>
            </w:r>
          </w:p>
        </w:tc>
        <w:tc>
          <w:tcPr>
            <w:tcW w:w="1336" w:type="dxa"/>
          </w:tcPr>
          <w:p w14:paraId="0B27C520" w14:textId="77777777" w:rsidR="00206494" w:rsidRPr="00883049" w:rsidRDefault="00206494" w:rsidP="002E2FF9">
            <w:pPr>
              <w:pStyle w:val="MDPI41tablecaption"/>
              <w:ind w:left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  <w:r w:rsidRPr="00883049">
              <w:rPr>
                <w:bCs/>
                <w:noProof/>
                <w:sz w:val="20"/>
              </w:rPr>
              <w:t>1,680,056</w:t>
            </w:r>
          </w:p>
        </w:tc>
        <w:tc>
          <w:tcPr>
            <w:tcW w:w="1336" w:type="dxa"/>
          </w:tcPr>
          <w:p w14:paraId="0FC21D37" w14:textId="77777777" w:rsidR="00206494" w:rsidRPr="00883049" w:rsidRDefault="00206494" w:rsidP="002E2FF9">
            <w:pPr>
              <w:pStyle w:val="MDPI41tablecaption"/>
              <w:ind w:left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  <w:r w:rsidRPr="00883049">
              <w:rPr>
                <w:bCs/>
                <w:noProof/>
                <w:sz w:val="20"/>
              </w:rPr>
              <w:t>1,305,272</w:t>
            </w:r>
          </w:p>
        </w:tc>
      </w:tr>
    </w:tbl>
    <w:p w14:paraId="629EC627" w14:textId="77777777" w:rsidR="00206494" w:rsidRDefault="00206494" w:rsidP="00206494">
      <w:pPr>
        <w:pStyle w:val="MDPI41tablecaption"/>
        <w:ind w:left="0"/>
      </w:pPr>
    </w:p>
    <w:p w14:paraId="0024AF99" w14:textId="6BB37E08" w:rsidR="00206494" w:rsidRDefault="00206494" w:rsidP="00206494">
      <w:pPr>
        <w:pStyle w:val="MDPI31text"/>
        <w:ind w:left="0" w:firstLine="0"/>
        <w:rPr>
          <w:rFonts w:cs="Arial"/>
        </w:rPr>
      </w:pPr>
      <w:r w:rsidRPr="000D511F">
        <w:rPr>
          <w:b/>
        </w:rPr>
        <w:t xml:space="preserve">Table </w:t>
      </w:r>
      <w:r>
        <w:rPr>
          <w:b/>
        </w:rPr>
        <w:t>S</w:t>
      </w:r>
      <w:r w:rsidR="004A66A8">
        <w:rPr>
          <w:b/>
        </w:rPr>
        <w:t>3</w:t>
      </w:r>
      <w:r w:rsidRPr="000D511F">
        <w:rPr>
          <w:b/>
        </w:rPr>
        <w:t xml:space="preserve">. </w:t>
      </w:r>
      <w:r w:rsidRPr="00677FDF">
        <w:rPr>
          <w:bCs/>
        </w:rPr>
        <w:t xml:space="preserve">Mapping statistics for four 5’-end specific </w:t>
      </w:r>
      <w:r w:rsidRPr="00677FDF">
        <w:rPr>
          <w:bCs/>
          <w:i/>
        </w:rPr>
        <w:t>in vivo</w:t>
      </w:r>
      <w:r w:rsidRPr="00677FDF">
        <w:rPr>
          <w:bCs/>
        </w:rPr>
        <w:t xml:space="preserve"> libraries.</w:t>
      </w:r>
      <w:r>
        <w:rPr>
          <w:b/>
        </w:rPr>
        <w:t xml:space="preserve"> </w:t>
      </w:r>
      <w:r>
        <w:t xml:space="preserve">Mapping statistics for </w:t>
      </w:r>
      <w:r>
        <w:rPr>
          <w:i/>
        </w:rPr>
        <w:t xml:space="preserve">in vivo </w:t>
      </w:r>
      <w:r w:rsidRPr="000D511F">
        <w:t>libraries</w:t>
      </w:r>
      <w:r>
        <w:t xml:space="preserve"> of the wildtype strain (WT), the </w:t>
      </w:r>
      <w:proofErr w:type="spellStart"/>
      <w:r>
        <w:rPr>
          <w:rFonts w:cs="Arial"/>
          <w:i/>
        </w:rPr>
        <w:t>Δfur</w:t>
      </w:r>
      <w:proofErr w:type="spellEnd"/>
      <w:r>
        <w:rPr>
          <w:rFonts w:cs="Arial"/>
          <w:i/>
        </w:rPr>
        <w:t xml:space="preserve"> </w:t>
      </w:r>
      <w:r>
        <w:rPr>
          <w:rFonts w:cs="Arial"/>
        </w:rPr>
        <w:t>knockout strain (</w:t>
      </w:r>
      <w:proofErr w:type="spellStart"/>
      <w:r>
        <w:rPr>
          <w:rFonts w:cs="Arial"/>
          <w:i/>
        </w:rPr>
        <w:t>Δfur</w:t>
      </w:r>
      <w:proofErr w:type="spellEnd"/>
      <w:r>
        <w:rPr>
          <w:rFonts w:cs="Arial"/>
        </w:rPr>
        <w:t xml:space="preserve">), the </w:t>
      </w:r>
      <w:proofErr w:type="spellStart"/>
      <w:r>
        <w:rPr>
          <w:rFonts w:cs="Arial"/>
          <w:i/>
        </w:rPr>
        <w:t>Δfis</w:t>
      </w:r>
      <w:proofErr w:type="spellEnd"/>
      <w:r>
        <w:rPr>
          <w:rFonts w:cs="Arial"/>
          <w:i/>
        </w:rPr>
        <w:t xml:space="preserve"> </w:t>
      </w:r>
      <w:r>
        <w:rPr>
          <w:rFonts w:cs="Arial"/>
        </w:rPr>
        <w:t>knockout strain (</w:t>
      </w:r>
      <w:proofErr w:type="spellStart"/>
      <w:r>
        <w:rPr>
          <w:rFonts w:cs="Arial"/>
          <w:i/>
        </w:rPr>
        <w:t>Δfis</w:t>
      </w:r>
      <w:proofErr w:type="spellEnd"/>
      <w:r>
        <w:rPr>
          <w:rFonts w:cs="Arial"/>
        </w:rPr>
        <w:t xml:space="preserve">) and of the </w:t>
      </w:r>
      <w:proofErr w:type="spellStart"/>
      <w:r>
        <w:rPr>
          <w:rFonts w:cs="Arial"/>
          <w:i/>
        </w:rPr>
        <w:t>Δhns</w:t>
      </w:r>
      <w:proofErr w:type="spellEnd"/>
      <w:r>
        <w:rPr>
          <w:rFonts w:cs="Arial"/>
          <w:i/>
        </w:rPr>
        <w:t xml:space="preserve"> </w:t>
      </w:r>
      <w:r>
        <w:rPr>
          <w:rFonts w:cs="Arial"/>
        </w:rPr>
        <w:t>knockout strain (</w:t>
      </w:r>
      <w:proofErr w:type="spellStart"/>
      <w:r>
        <w:rPr>
          <w:rFonts w:cs="Arial"/>
          <w:i/>
        </w:rPr>
        <w:t>Δhns</w:t>
      </w:r>
      <w:proofErr w:type="spellEnd"/>
      <w:r>
        <w:rPr>
          <w:rFonts w:cs="Arial"/>
        </w:rPr>
        <w:t>).</w:t>
      </w:r>
    </w:p>
    <w:p w14:paraId="1A712380" w14:textId="77777777" w:rsidR="00206494" w:rsidRPr="006E04C5" w:rsidRDefault="00206494" w:rsidP="00206494">
      <w:pPr>
        <w:pStyle w:val="MDPI31text"/>
        <w:ind w:left="0" w:firstLine="0"/>
        <w:rPr>
          <w:rFonts w:cs="Arial"/>
        </w:rPr>
      </w:pPr>
    </w:p>
    <w:p w14:paraId="016BB1B5" w14:textId="77777777" w:rsidR="00206494" w:rsidRDefault="00206494" w:rsidP="00206494">
      <w:pPr>
        <w:pStyle w:val="MDPI31text"/>
      </w:pPr>
    </w:p>
    <w:tbl>
      <w:tblPr>
        <w:tblStyle w:val="EinfacheTabelle2"/>
        <w:tblW w:w="0" w:type="auto"/>
        <w:tblLook w:val="04A0" w:firstRow="1" w:lastRow="0" w:firstColumn="1" w:lastColumn="0" w:noHBand="0" w:noVBand="1"/>
      </w:tblPr>
      <w:tblGrid>
        <w:gridCol w:w="2091"/>
        <w:gridCol w:w="2091"/>
        <w:gridCol w:w="2091"/>
        <w:gridCol w:w="2091"/>
        <w:gridCol w:w="2092"/>
      </w:tblGrid>
      <w:tr w:rsidR="00206494" w14:paraId="2A496C04" w14:textId="77777777" w:rsidTr="002E2FF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91" w:type="dxa"/>
          </w:tcPr>
          <w:p w14:paraId="1B8D242F" w14:textId="77777777" w:rsidR="00206494" w:rsidRDefault="00206494" w:rsidP="002E2FF9">
            <w:pPr>
              <w:pStyle w:val="MDPI41tablecaption"/>
              <w:ind w:left="0"/>
            </w:pPr>
          </w:p>
        </w:tc>
        <w:tc>
          <w:tcPr>
            <w:tcW w:w="2091" w:type="dxa"/>
          </w:tcPr>
          <w:p w14:paraId="10B1EA4A" w14:textId="77777777" w:rsidR="00206494" w:rsidRPr="00677FDF" w:rsidRDefault="00206494" w:rsidP="002E2FF9">
            <w:pPr>
              <w:pStyle w:val="MDPI41tablecaption"/>
              <w:ind w:left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  <w:r>
              <w:rPr>
                <w:sz w:val="20"/>
              </w:rPr>
              <w:t>WT</w:t>
            </w:r>
          </w:p>
        </w:tc>
        <w:tc>
          <w:tcPr>
            <w:tcW w:w="2091" w:type="dxa"/>
          </w:tcPr>
          <w:p w14:paraId="1475C76B" w14:textId="77777777" w:rsidR="00206494" w:rsidRPr="00677FDF" w:rsidRDefault="00206494" w:rsidP="002E2FF9">
            <w:pPr>
              <w:pStyle w:val="MDPI41tablecaption"/>
              <w:ind w:left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proofErr w:type="spellStart"/>
            <w:r w:rsidRPr="00677FDF">
              <w:rPr>
                <w:rFonts w:cs="Arial"/>
                <w:i/>
                <w:sz w:val="20"/>
              </w:rPr>
              <w:t>Δfur</w:t>
            </w:r>
            <w:proofErr w:type="spellEnd"/>
          </w:p>
        </w:tc>
        <w:tc>
          <w:tcPr>
            <w:tcW w:w="2091" w:type="dxa"/>
          </w:tcPr>
          <w:p w14:paraId="056FFFA2" w14:textId="77777777" w:rsidR="00206494" w:rsidRPr="00677FDF" w:rsidRDefault="00206494" w:rsidP="002E2FF9">
            <w:pPr>
              <w:pStyle w:val="MDPI41tablecaption"/>
              <w:ind w:left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proofErr w:type="spellStart"/>
            <w:r w:rsidRPr="00677FDF">
              <w:rPr>
                <w:rFonts w:cs="Arial"/>
                <w:i/>
                <w:sz w:val="20"/>
              </w:rPr>
              <w:t>Δfis</w:t>
            </w:r>
            <w:proofErr w:type="spellEnd"/>
          </w:p>
        </w:tc>
        <w:tc>
          <w:tcPr>
            <w:tcW w:w="2092" w:type="dxa"/>
          </w:tcPr>
          <w:p w14:paraId="34AEA053" w14:textId="77777777" w:rsidR="00206494" w:rsidRPr="00677FDF" w:rsidRDefault="00206494" w:rsidP="002E2FF9">
            <w:pPr>
              <w:pStyle w:val="MDPI41tablecaption"/>
              <w:ind w:left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proofErr w:type="spellStart"/>
            <w:r w:rsidRPr="00677FDF">
              <w:rPr>
                <w:rFonts w:cs="Arial"/>
                <w:i/>
                <w:sz w:val="20"/>
              </w:rPr>
              <w:t>Δhns</w:t>
            </w:r>
            <w:proofErr w:type="spellEnd"/>
          </w:p>
        </w:tc>
      </w:tr>
      <w:tr w:rsidR="00206494" w14:paraId="6743064B" w14:textId="77777777" w:rsidTr="002E2FF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91" w:type="dxa"/>
          </w:tcPr>
          <w:p w14:paraId="5DC1A374" w14:textId="77777777" w:rsidR="00206494" w:rsidRPr="00677FDF" w:rsidRDefault="00206494" w:rsidP="002E2FF9">
            <w:pPr>
              <w:pStyle w:val="MDPI41tablecaption"/>
              <w:ind w:left="0"/>
              <w:rPr>
                <w:sz w:val="20"/>
              </w:rPr>
            </w:pPr>
            <w:r w:rsidRPr="00677FDF">
              <w:rPr>
                <w:sz w:val="20"/>
              </w:rPr>
              <w:t>Mappings</w:t>
            </w:r>
          </w:p>
        </w:tc>
        <w:tc>
          <w:tcPr>
            <w:tcW w:w="2091" w:type="dxa"/>
          </w:tcPr>
          <w:p w14:paraId="68A87659" w14:textId="77777777" w:rsidR="00206494" w:rsidRPr="00677FDF" w:rsidRDefault="00206494" w:rsidP="002E2FF9">
            <w:pPr>
              <w:pStyle w:val="MDPI41tablecaption"/>
              <w:ind w:left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77FDF">
              <w:rPr>
                <w:bCs/>
                <w:sz w:val="20"/>
              </w:rPr>
              <w:t>1,605,710</w:t>
            </w:r>
          </w:p>
        </w:tc>
        <w:tc>
          <w:tcPr>
            <w:tcW w:w="2091" w:type="dxa"/>
          </w:tcPr>
          <w:p w14:paraId="21D1330A" w14:textId="77777777" w:rsidR="00206494" w:rsidRPr="00677FDF" w:rsidRDefault="00206494" w:rsidP="002E2FF9">
            <w:pPr>
              <w:pStyle w:val="MDPI41tablecaption"/>
              <w:ind w:left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77FDF">
              <w:rPr>
                <w:bCs/>
                <w:sz w:val="20"/>
              </w:rPr>
              <w:t>928,706</w:t>
            </w:r>
          </w:p>
        </w:tc>
        <w:tc>
          <w:tcPr>
            <w:tcW w:w="2091" w:type="dxa"/>
          </w:tcPr>
          <w:p w14:paraId="719FC006" w14:textId="77777777" w:rsidR="00206494" w:rsidRPr="00677FDF" w:rsidRDefault="00206494" w:rsidP="002E2FF9">
            <w:pPr>
              <w:pStyle w:val="MDPI41tablecaption"/>
              <w:ind w:left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77FDF">
              <w:rPr>
                <w:bCs/>
                <w:sz w:val="20"/>
              </w:rPr>
              <w:t>493,254</w:t>
            </w:r>
          </w:p>
        </w:tc>
        <w:tc>
          <w:tcPr>
            <w:tcW w:w="2092" w:type="dxa"/>
          </w:tcPr>
          <w:p w14:paraId="1896ABA1" w14:textId="77777777" w:rsidR="00206494" w:rsidRPr="00677FDF" w:rsidRDefault="00206494" w:rsidP="002E2FF9">
            <w:pPr>
              <w:pStyle w:val="MDPI41tablecaption"/>
              <w:ind w:left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77FDF">
              <w:rPr>
                <w:bCs/>
                <w:sz w:val="20"/>
              </w:rPr>
              <w:t>597,949</w:t>
            </w:r>
          </w:p>
        </w:tc>
      </w:tr>
      <w:tr w:rsidR="00206494" w14:paraId="40021A38" w14:textId="77777777" w:rsidTr="002E2FF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91" w:type="dxa"/>
          </w:tcPr>
          <w:p w14:paraId="11555E0A" w14:textId="77777777" w:rsidR="00206494" w:rsidRPr="00677FDF" w:rsidRDefault="00206494" w:rsidP="002E2FF9">
            <w:pPr>
              <w:pStyle w:val="MDPI41tablecaption"/>
              <w:ind w:left="0"/>
              <w:rPr>
                <w:b w:val="0"/>
                <w:bCs w:val="0"/>
                <w:sz w:val="20"/>
              </w:rPr>
            </w:pPr>
            <w:r w:rsidRPr="00677FDF">
              <w:rPr>
                <w:sz w:val="20"/>
              </w:rPr>
              <w:t xml:space="preserve">Unique </w:t>
            </w:r>
            <w:r w:rsidRPr="00677FDF">
              <w:rPr>
                <w:sz w:val="20"/>
              </w:rPr>
              <w:br/>
              <w:t>Mappings</w:t>
            </w:r>
          </w:p>
        </w:tc>
        <w:tc>
          <w:tcPr>
            <w:tcW w:w="2091" w:type="dxa"/>
          </w:tcPr>
          <w:p w14:paraId="1305639A" w14:textId="77777777" w:rsidR="00206494" w:rsidRPr="00677FDF" w:rsidRDefault="00206494" w:rsidP="002E2FF9">
            <w:pPr>
              <w:pStyle w:val="MDPI41tablecaption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77FDF">
              <w:rPr>
                <w:bCs/>
                <w:sz w:val="20"/>
              </w:rPr>
              <w:t>1,605,710</w:t>
            </w:r>
          </w:p>
        </w:tc>
        <w:tc>
          <w:tcPr>
            <w:tcW w:w="2091" w:type="dxa"/>
          </w:tcPr>
          <w:p w14:paraId="50CAC6BD" w14:textId="77777777" w:rsidR="00206494" w:rsidRPr="00677FDF" w:rsidRDefault="00206494" w:rsidP="002E2FF9">
            <w:pPr>
              <w:pStyle w:val="MDPI41tablecaption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77FDF">
              <w:rPr>
                <w:bCs/>
                <w:sz w:val="20"/>
              </w:rPr>
              <w:t>928,706</w:t>
            </w:r>
          </w:p>
        </w:tc>
        <w:tc>
          <w:tcPr>
            <w:tcW w:w="2091" w:type="dxa"/>
          </w:tcPr>
          <w:p w14:paraId="0E37188E" w14:textId="77777777" w:rsidR="00206494" w:rsidRPr="00677FDF" w:rsidRDefault="00206494" w:rsidP="002E2FF9">
            <w:pPr>
              <w:pStyle w:val="MDPI41tablecaption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77FDF">
              <w:rPr>
                <w:bCs/>
                <w:sz w:val="20"/>
              </w:rPr>
              <w:t>493,254</w:t>
            </w:r>
          </w:p>
        </w:tc>
        <w:tc>
          <w:tcPr>
            <w:tcW w:w="2092" w:type="dxa"/>
          </w:tcPr>
          <w:p w14:paraId="72B5B588" w14:textId="77777777" w:rsidR="00206494" w:rsidRPr="00677FDF" w:rsidRDefault="00206494" w:rsidP="002E2FF9">
            <w:pPr>
              <w:pStyle w:val="MDPI41tablecaption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77FDF">
              <w:rPr>
                <w:bCs/>
                <w:sz w:val="20"/>
              </w:rPr>
              <w:t>597,949</w:t>
            </w:r>
          </w:p>
        </w:tc>
      </w:tr>
      <w:tr w:rsidR="00206494" w14:paraId="62855B16" w14:textId="77777777" w:rsidTr="002E2FF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91" w:type="dxa"/>
          </w:tcPr>
          <w:p w14:paraId="2BB49AE8" w14:textId="77777777" w:rsidR="00206494" w:rsidRPr="00677FDF" w:rsidRDefault="00206494" w:rsidP="002E2FF9">
            <w:pPr>
              <w:pStyle w:val="MDPI41tablecaption"/>
              <w:ind w:left="0"/>
              <w:rPr>
                <w:sz w:val="20"/>
              </w:rPr>
            </w:pPr>
            <w:r w:rsidRPr="00677FDF">
              <w:rPr>
                <w:sz w:val="20"/>
              </w:rPr>
              <w:t>Single</w:t>
            </w:r>
            <w:r w:rsidRPr="00677FDF">
              <w:rPr>
                <w:sz w:val="20"/>
              </w:rPr>
              <w:br/>
              <w:t>Perfect</w:t>
            </w:r>
            <w:r w:rsidRPr="00677FDF">
              <w:rPr>
                <w:sz w:val="20"/>
              </w:rPr>
              <w:br/>
              <w:t>Mappings</w:t>
            </w:r>
          </w:p>
        </w:tc>
        <w:tc>
          <w:tcPr>
            <w:tcW w:w="2091" w:type="dxa"/>
          </w:tcPr>
          <w:p w14:paraId="4AA77179" w14:textId="77777777" w:rsidR="00206494" w:rsidRPr="00677FDF" w:rsidRDefault="00206494" w:rsidP="002E2FF9">
            <w:pPr>
              <w:pStyle w:val="MDPI41tablecaption"/>
              <w:ind w:left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77FDF">
              <w:rPr>
                <w:bCs/>
                <w:sz w:val="20"/>
              </w:rPr>
              <w:t>1,288,944</w:t>
            </w:r>
          </w:p>
        </w:tc>
        <w:tc>
          <w:tcPr>
            <w:tcW w:w="2091" w:type="dxa"/>
          </w:tcPr>
          <w:p w14:paraId="14B91BD5" w14:textId="77777777" w:rsidR="00206494" w:rsidRPr="00677FDF" w:rsidRDefault="00206494" w:rsidP="002E2FF9">
            <w:pPr>
              <w:pStyle w:val="MDPI41tablecaption"/>
              <w:ind w:left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77FDF">
              <w:rPr>
                <w:bCs/>
                <w:sz w:val="20"/>
              </w:rPr>
              <w:t>760,574</w:t>
            </w:r>
          </w:p>
        </w:tc>
        <w:tc>
          <w:tcPr>
            <w:tcW w:w="2091" w:type="dxa"/>
          </w:tcPr>
          <w:p w14:paraId="1C6D6AEF" w14:textId="77777777" w:rsidR="00206494" w:rsidRPr="00677FDF" w:rsidRDefault="00206494" w:rsidP="002E2FF9">
            <w:pPr>
              <w:pStyle w:val="MDPI41tablecaption"/>
              <w:ind w:left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77FDF">
              <w:rPr>
                <w:bCs/>
                <w:sz w:val="20"/>
              </w:rPr>
              <w:t>344,796</w:t>
            </w:r>
          </w:p>
        </w:tc>
        <w:tc>
          <w:tcPr>
            <w:tcW w:w="2092" w:type="dxa"/>
          </w:tcPr>
          <w:p w14:paraId="2CAC2147" w14:textId="77777777" w:rsidR="00206494" w:rsidRPr="00677FDF" w:rsidRDefault="00206494" w:rsidP="002E2FF9">
            <w:pPr>
              <w:pStyle w:val="MDPI41tablecaption"/>
              <w:ind w:left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77FDF">
              <w:rPr>
                <w:bCs/>
                <w:sz w:val="20"/>
              </w:rPr>
              <w:t>438,708</w:t>
            </w:r>
          </w:p>
        </w:tc>
      </w:tr>
    </w:tbl>
    <w:p w14:paraId="310440F9" w14:textId="77777777" w:rsidR="00206494" w:rsidRDefault="00206494" w:rsidP="00206494">
      <w:pPr>
        <w:pStyle w:val="MDPI41tablecaption"/>
        <w:ind w:left="0"/>
      </w:pPr>
    </w:p>
    <w:p w14:paraId="0B3D4C1A" w14:textId="77777777" w:rsidR="00206494" w:rsidRDefault="00206494" w:rsidP="00206494">
      <w:pPr>
        <w:spacing w:line="240" w:lineRule="auto"/>
        <w:jc w:val="left"/>
        <w:rPr>
          <w:b/>
        </w:rPr>
      </w:pPr>
      <w:r>
        <w:rPr>
          <w:b/>
        </w:rPr>
        <w:br w:type="page"/>
      </w:r>
    </w:p>
    <w:p w14:paraId="32626C9C" w14:textId="7A529DCD" w:rsidR="00206494" w:rsidRDefault="00206494" w:rsidP="00206494">
      <w:pPr>
        <w:rPr>
          <w:bCs/>
        </w:rPr>
      </w:pPr>
      <w:r w:rsidRPr="00677FDF">
        <w:rPr>
          <w:b/>
        </w:rPr>
        <w:lastRenderedPageBreak/>
        <w:t xml:space="preserve">Table </w:t>
      </w:r>
      <w:r>
        <w:rPr>
          <w:b/>
        </w:rPr>
        <w:t>S</w:t>
      </w:r>
      <w:r w:rsidR="004A66A8">
        <w:rPr>
          <w:b/>
        </w:rPr>
        <w:t>4</w:t>
      </w:r>
      <w:r w:rsidRPr="00677FDF">
        <w:rPr>
          <w:b/>
        </w:rPr>
        <w:t xml:space="preserve">. </w:t>
      </w:r>
      <w:r w:rsidRPr="00677FDF">
        <w:rPr>
          <w:bCs/>
        </w:rPr>
        <w:t>Transcription start site detection parameters for ROSE-Eσ</w:t>
      </w:r>
      <w:r w:rsidRPr="00677FDF">
        <w:rPr>
          <w:bCs/>
          <w:vertAlign w:val="superscript"/>
        </w:rPr>
        <w:t>70</w:t>
      </w:r>
      <w:r w:rsidRPr="00677FDF">
        <w:rPr>
          <w:bCs/>
        </w:rPr>
        <w:t xml:space="preserve"> libraries</w:t>
      </w:r>
      <w:r w:rsidR="003A40E2">
        <w:rPr>
          <w:bCs/>
        </w:rPr>
        <w:t xml:space="preserve"> in ReadXplorer </w:t>
      </w:r>
      <w:sdt>
        <w:sdtPr>
          <w:rPr>
            <w:bCs/>
          </w:rPr>
          <w:alias w:val="To edit, see citavi.com/edit"/>
          <w:tag w:val="CitaviPlaceholder#500743d8-9593-4169-a7c9-19ac346d53a9"/>
          <w:id w:val="-193380834"/>
          <w:placeholder>
            <w:docPart w:val="DefaultPlaceholder_-1854013440"/>
          </w:placeholder>
        </w:sdtPr>
        <w:sdtContent>
          <w:r w:rsidR="003A40E2">
            <w:rPr>
              <w:bCs/>
            </w:rPr>
            <w:fldChar w:fldCharType="begin"/>
          </w:r>
          <w:r w:rsidR="007F3643">
            <w:rPr>
              <w:b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3OWM1MDAyLTdkY2EtNDFhZi1hZTY5LTY5MWI2ZDcwNmFjMCIsIlJhbmdlTGVuZ3RoIjoyLCJSZWZlcmVuY2VJZCI6ImEzMmI1ZTRiLWU3YjUtNDFkYS04Nzg1LTAxZjJhMDAxN2Mw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QTUM0MjE3Mjc5IiwiVXJpU3RyaW5nIjoiaHR0cHM6Ly93d3cubmNiaS5ubG0ubmloLmdvdi9wbWMvYXJ0aWNsZXMvUE1DNDIxNzI3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EiLCJDcmVhdGVkT24iOiIyMDIzLTA0LTA1VDEzOjEzOjIyIiwiTW9kaWZpZWRCeSI6Il9QYXNjYSIsIklkIjoiZGIyMGMzNzctY2I5YS00NzI3LTlkMGYtYjI2NjdjNWFkZmE4IiwiTW9kaWZpZWRPbiI6IjIwMjMtMDQtMDVUMTM6MTM6MjI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kzL2Jpb2luZm9ybWF0aWNzL2J0dTIwNSIsIlVyaVN0cmluZyI6Imh0dHBzOi8vZG9pLm9yZy8xMC4xMDkzL2Jpb2luZm9ybWF0aWNzL2J0dTIw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EiLCJDcmVhdGVkT24iOiIyMDIzLTA0LTA1VDEzOjEzOjIyIiwiTW9kaWZpZWRCeSI6Il9QYXNjYSIsIklkIjoiOGNlMGQ4MWMtMWMwMi00YWZhLWIxMWUtMmNjMjA5MTQ5NmIxIiwiTW9kaWZpZWRPbiI6IjIwMjMtMDQtMDVUMTM6MTM6MjI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IyNDc5MDE1NyIsIlVyaVN0cmluZyI6Imh0dHA6Ly93d3cubmNiaS5ubG0ubmloLmdvdi9wdWJtZWQvMjQ3OTAxNTc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OTMvYmlvaW5mb3JtYXRpY3MvYnR3NTQxIiwiVXJpU3RyaW5nIjoiaHR0cHM6Ly9kb2kub3JnLzEwLjEwOTMvYmlvaW5mb3JtYXRpY3MvYnR3NTQx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}</w:instrText>
          </w:r>
          <w:r w:rsidR="003A40E2">
            <w:rPr>
              <w:bCs/>
            </w:rPr>
            <w:fldChar w:fldCharType="separate"/>
          </w:r>
          <w:r w:rsidR="007F3643">
            <w:rPr>
              <w:bCs/>
            </w:rPr>
            <w:t>[2,3]</w:t>
          </w:r>
          <w:r w:rsidR="003A40E2">
            <w:rPr>
              <w:bCs/>
            </w:rPr>
            <w:fldChar w:fldCharType="end"/>
          </w:r>
        </w:sdtContent>
      </w:sdt>
      <w:r w:rsidR="003A40E2">
        <w:rPr>
          <w:bCs/>
        </w:rPr>
        <w:t>.</w:t>
      </w:r>
    </w:p>
    <w:tbl>
      <w:tblPr>
        <w:tblStyle w:val="EinfacheTabelle2"/>
        <w:tblW w:w="0" w:type="auto"/>
        <w:tblLook w:val="04A0" w:firstRow="1" w:lastRow="0" w:firstColumn="1" w:lastColumn="0" w:noHBand="0" w:noVBand="1"/>
      </w:tblPr>
      <w:tblGrid>
        <w:gridCol w:w="5228"/>
        <w:gridCol w:w="5228"/>
      </w:tblGrid>
      <w:tr w:rsidR="00206494" w14:paraId="71F3DA11" w14:textId="77777777" w:rsidTr="002E2FF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28" w:type="dxa"/>
          </w:tcPr>
          <w:p w14:paraId="04ED6D60" w14:textId="77777777" w:rsidR="00206494" w:rsidRPr="00677FDF" w:rsidRDefault="00206494" w:rsidP="002E2FF9">
            <w:pPr>
              <w:jc w:val="center"/>
              <w:rPr>
                <w:bCs w:val="0"/>
              </w:rPr>
            </w:pPr>
            <w:r w:rsidRPr="00677FDF">
              <w:rPr>
                <w:bCs w:val="0"/>
              </w:rPr>
              <w:t>Parameter</w:t>
            </w:r>
          </w:p>
        </w:tc>
        <w:tc>
          <w:tcPr>
            <w:tcW w:w="5228" w:type="dxa"/>
          </w:tcPr>
          <w:p w14:paraId="2389A10B" w14:textId="77777777" w:rsidR="00206494" w:rsidRPr="00677FDF" w:rsidRDefault="00206494" w:rsidP="002E2FF9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Cs w:val="0"/>
              </w:rPr>
            </w:pPr>
            <w:r w:rsidRPr="00677FDF">
              <w:rPr>
                <w:bCs w:val="0"/>
              </w:rPr>
              <w:t>Value</w:t>
            </w:r>
          </w:p>
        </w:tc>
      </w:tr>
      <w:tr w:rsidR="00206494" w14:paraId="42064BFA" w14:textId="77777777" w:rsidTr="002E2FF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28" w:type="dxa"/>
          </w:tcPr>
          <w:p w14:paraId="3301AB6C" w14:textId="77777777" w:rsidR="00206494" w:rsidRPr="00677FDF" w:rsidRDefault="00206494" w:rsidP="002E2FF9">
            <w:pPr>
              <w:jc w:val="center"/>
              <w:rPr>
                <w:rFonts w:cs="Arial"/>
                <w:b w:val="0"/>
                <w:bCs w:val="0"/>
              </w:rPr>
            </w:pPr>
            <w:r w:rsidRPr="00677FDF">
              <w:rPr>
                <w:rFonts w:cs="Arial"/>
                <w:b w:val="0"/>
                <w:bCs w:val="0"/>
              </w:rPr>
              <w:t>Minimum number of read starts:</w:t>
            </w:r>
          </w:p>
          <w:p w14:paraId="621A21C7" w14:textId="77777777" w:rsidR="00206494" w:rsidRPr="00677FDF" w:rsidRDefault="00206494" w:rsidP="002E2FF9">
            <w:pPr>
              <w:jc w:val="center"/>
              <w:rPr>
                <w:b w:val="0"/>
                <w:bCs w:val="0"/>
              </w:rPr>
            </w:pPr>
          </w:p>
        </w:tc>
        <w:tc>
          <w:tcPr>
            <w:tcW w:w="5228" w:type="dxa"/>
          </w:tcPr>
          <w:p w14:paraId="1F8EBD71" w14:textId="77777777" w:rsidR="00206494" w:rsidRPr="00677FDF" w:rsidRDefault="00206494" w:rsidP="002E2FF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  <w:r w:rsidRPr="00677FDF">
              <w:rPr>
                <w:bCs/>
              </w:rPr>
              <w:t>7</w:t>
            </w:r>
          </w:p>
        </w:tc>
      </w:tr>
      <w:tr w:rsidR="00206494" w14:paraId="14005521" w14:textId="77777777" w:rsidTr="002E2FF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28" w:type="dxa"/>
          </w:tcPr>
          <w:p w14:paraId="069D8AF1" w14:textId="77777777" w:rsidR="00206494" w:rsidRPr="00677FDF" w:rsidRDefault="00206494" w:rsidP="002E2FF9">
            <w:pPr>
              <w:jc w:val="center"/>
              <w:rPr>
                <w:rFonts w:cs="Arial"/>
                <w:b w:val="0"/>
                <w:bCs w:val="0"/>
              </w:rPr>
            </w:pPr>
            <w:r w:rsidRPr="00677FDF">
              <w:rPr>
                <w:rFonts w:cs="Arial"/>
                <w:b w:val="0"/>
                <w:bCs w:val="0"/>
              </w:rPr>
              <w:t>Minimum percent of coverage increase:</w:t>
            </w:r>
          </w:p>
          <w:p w14:paraId="64E80036" w14:textId="77777777" w:rsidR="00206494" w:rsidRPr="00677FDF" w:rsidRDefault="00206494" w:rsidP="002E2FF9">
            <w:pPr>
              <w:jc w:val="center"/>
              <w:rPr>
                <w:b w:val="0"/>
                <w:bCs w:val="0"/>
              </w:rPr>
            </w:pPr>
          </w:p>
        </w:tc>
        <w:tc>
          <w:tcPr>
            <w:tcW w:w="5228" w:type="dxa"/>
          </w:tcPr>
          <w:p w14:paraId="335D0E74" w14:textId="77777777" w:rsidR="00206494" w:rsidRPr="00677FDF" w:rsidRDefault="00206494" w:rsidP="002E2FF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 w:rsidRPr="00677FDF">
              <w:rPr>
                <w:bCs/>
              </w:rPr>
              <w:t>148</w:t>
            </w:r>
          </w:p>
        </w:tc>
      </w:tr>
      <w:tr w:rsidR="00206494" w14:paraId="70D96F0E" w14:textId="77777777" w:rsidTr="002E2FF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28" w:type="dxa"/>
          </w:tcPr>
          <w:p w14:paraId="6BCE966C" w14:textId="77777777" w:rsidR="00206494" w:rsidRPr="00677FDF" w:rsidRDefault="00206494" w:rsidP="002E2FF9">
            <w:pPr>
              <w:jc w:val="center"/>
              <w:rPr>
                <w:rFonts w:cs="Arial"/>
                <w:b w:val="0"/>
                <w:bCs w:val="0"/>
              </w:rPr>
            </w:pPr>
            <w:r w:rsidRPr="00677FDF">
              <w:rPr>
                <w:rFonts w:cs="Arial"/>
                <w:b w:val="0"/>
                <w:bCs w:val="0"/>
              </w:rPr>
              <w:t>Maximum low coverage read start count:</w:t>
            </w:r>
          </w:p>
          <w:p w14:paraId="6F6D995A" w14:textId="77777777" w:rsidR="00206494" w:rsidRPr="00677FDF" w:rsidRDefault="00206494" w:rsidP="002E2FF9">
            <w:pPr>
              <w:jc w:val="center"/>
              <w:rPr>
                <w:b w:val="0"/>
                <w:bCs w:val="0"/>
              </w:rPr>
            </w:pPr>
          </w:p>
        </w:tc>
        <w:tc>
          <w:tcPr>
            <w:tcW w:w="5228" w:type="dxa"/>
          </w:tcPr>
          <w:p w14:paraId="5AA11618" w14:textId="77777777" w:rsidR="00206494" w:rsidRPr="00677FDF" w:rsidRDefault="00206494" w:rsidP="002E2FF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  <w:r w:rsidRPr="00677FDF">
              <w:rPr>
                <w:bCs/>
              </w:rPr>
              <w:t>0</w:t>
            </w:r>
          </w:p>
        </w:tc>
      </w:tr>
      <w:tr w:rsidR="00206494" w14:paraId="577EBCD8" w14:textId="77777777" w:rsidTr="002E2FF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28" w:type="dxa"/>
          </w:tcPr>
          <w:p w14:paraId="60867235" w14:textId="77777777" w:rsidR="00206494" w:rsidRPr="00677FDF" w:rsidRDefault="00206494" w:rsidP="002E2FF9">
            <w:pPr>
              <w:jc w:val="center"/>
              <w:rPr>
                <w:rFonts w:cs="Arial"/>
                <w:b w:val="0"/>
                <w:bCs w:val="0"/>
              </w:rPr>
            </w:pPr>
            <w:r w:rsidRPr="00677FDF">
              <w:rPr>
                <w:rFonts w:cs="Arial"/>
                <w:b w:val="0"/>
                <w:bCs w:val="0"/>
              </w:rPr>
              <w:t>Minimum low coverage read starts:</w:t>
            </w:r>
          </w:p>
          <w:p w14:paraId="20D83A7D" w14:textId="77777777" w:rsidR="00206494" w:rsidRPr="00677FDF" w:rsidRDefault="00206494" w:rsidP="002E2FF9">
            <w:pPr>
              <w:jc w:val="center"/>
              <w:rPr>
                <w:b w:val="0"/>
                <w:bCs w:val="0"/>
              </w:rPr>
            </w:pPr>
          </w:p>
        </w:tc>
        <w:tc>
          <w:tcPr>
            <w:tcW w:w="5228" w:type="dxa"/>
          </w:tcPr>
          <w:p w14:paraId="2248A215" w14:textId="77777777" w:rsidR="00206494" w:rsidRPr="00677FDF" w:rsidRDefault="00206494" w:rsidP="002E2FF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 w:rsidRPr="00677FDF">
              <w:rPr>
                <w:bCs/>
              </w:rPr>
              <w:t>0</w:t>
            </w:r>
          </w:p>
        </w:tc>
      </w:tr>
      <w:tr w:rsidR="00206494" w14:paraId="5F61C2B5" w14:textId="77777777" w:rsidTr="002E2FF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28" w:type="dxa"/>
          </w:tcPr>
          <w:p w14:paraId="341F93AB" w14:textId="77777777" w:rsidR="00206494" w:rsidRPr="00677FDF" w:rsidRDefault="00206494" w:rsidP="002E2FF9">
            <w:pPr>
              <w:jc w:val="center"/>
              <w:rPr>
                <w:rFonts w:cs="Arial"/>
                <w:b w:val="0"/>
                <w:bCs w:val="0"/>
              </w:rPr>
            </w:pPr>
            <w:r w:rsidRPr="00677FDF">
              <w:rPr>
                <w:rFonts w:cs="Arial"/>
                <w:b w:val="0"/>
                <w:bCs w:val="0"/>
              </w:rPr>
              <w:t>Detect novel transcripts?</w:t>
            </w:r>
          </w:p>
          <w:p w14:paraId="3A70E1DC" w14:textId="77777777" w:rsidR="00206494" w:rsidRPr="00677FDF" w:rsidRDefault="00206494" w:rsidP="002E2FF9">
            <w:pPr>
              <w:jc w:val="center"/>
              <w:rPr>
                <w:b w:val="0"/>
                <w:bCs w:val="0"/>
              </w:rPr>
            </w:pPr>
          </w:p>
        </w:tc>
        <w:tc>
          <w:tcPr>
            <w:tcW w:w="5228" w:type="dxa"/>
          </w:tcPr>
          <w:p w14:paraId="17958D7D" w14:textId="77777777" w:rsidR="00206494" w:rsidRPr="00677FDF" w:rsidRDefault="00206494" w:rsidP="002E2FF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  <w:r w:rsidRPr="00677FDF">
              <w:rPr>
                <w:bCs/>
              </w:rPr>
              <w:t>Yes</w:t>
            </w:r>
          </w:p>
        </w:tc>
      </w:tr>
      <w:tr w:rsidR="00206494" w14:paraId="4467E21F" w14:textId="77777777" w:rsidTr="002E2FF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28" w:type="dxa"/>
          </w:tcPr>
          <w:p w14:paraId="447792D7" w14:textId="77777777" w:rsidR="00206494" w:rsidRPr="00677FDF" w:rsidRDefault="00206494" w:rsidP="002E2FF9">
            <w:pPr>
              <w:jc w:val="center"/>
              <w:rPr>
                <w:rFonts w:cs="Arial"/>
                <w:b w:val="0"/>
                <w:bCs w:val="0"/>
              </w:rPr>
            </w:pPr>
            <w:r w:rsidRPr="00677FDF">
              <w:rPr>
                <w:rFonts w:cs="Arial"/>
                <w:b w:val="0"/>
                <w:bCs w:val="0"/>
              </w:rPr>
              <w:t>Minimum transcript extension coverage:</w:t>
            </w:r>
          </w:p>
          <w:p w14:paraId="3A4909F6" w14:textId="77777777" w:rsidR="00206494" w:rsidRPr="00677FDF" w:rsidRDefault="00206494" w:rsidP="002E2FF9">
            <w:pPr>
              <w:jc w:val="center"/>
              <w:rPr>
                <w:b w:val="0"/>
                <w:bCs w:val="0"/>
              </w:rPr>
            </w:pPr>
          </w:p>
        </w:tc>
        <w:tc>
          <w:tcPr>
            <w:tcW w:w="5228" w:type="dxa"/>
          </w:tcPr>
          <w:p w14:paraId="1F1003A0" w14:textId="77777777" w:rsidR="00206494" w:rsidRPr="00677FDF" w:rsidRDefault="00206494" w:rsidP="002E2FF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 w:rsidRPr="00677FDF">
              <w:rPr>
                <w:bCs/>
              </w:rPr>
              <w:t>-</w:t>
            </w:r>
          </w:p>
        </w:tc>
      </w:tr>
      <w:tr w:rsidR="00206494" w14:paraId="3CF13DCF" w14:textId="77777777" w:rsidTr="002E2FF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28" w:type="dxa"/>
          </w:tcPr>
          <w:p w14:paraId="605AA6A9" w14:textId="77777777" w:rsidR="00206494" w:rsidRPr="00677FDF" w:rsidRDefault="00206494" w:rsidP="002E2FF9">
            <w:pPr>
              <w:jc w:val="center"/>
              <w:rPr>
                <w:rFonts w:cs="Arial"/>
                <w:b w:val="0"/>
                <w:bCs w:val="0"/>
              </w:rPr>
            </w:pPr>
            <w:r w:rsidRPr="00677FDF">
              <w:rPr>
                <w:rFonts w:cs="Arial"/>
                <w:b w:val="0"/>
                <w:bCs w:val="0"/>
              </w:rPr>
              <w:t>Maximum distance to feature of leaderless transcripts:</w:t>
            </w:r>
          </w:p>
          <w:p w14:paraId="10B894B6" w14:textId="77777777" w:rsidR="00206494" w:rsidRPr="00677FDF" w:rsidRDefault="00206494" w:rsidP="002E2FF9">
            <w:pPr>
              <w:jc w:val="center"/>
              <w:rPr>
                <w:b w:val="0"/>
                <w:bCs w:val="0"/>
              </w:rPr>
            </w:pPr>
          </w:p>
        </w:tc>
        <w:tc>
          <w:tcPr>
            <w:tcW w:w="5228" w:type="dxa"/>
          </w:tcPr>
          <w:p w14:paraId="142DD280" w14:textId="77777777" w:rsidR="00206494" w:rsidRPr="00677FDF" w:rsidRDefault="00206494" w:rsidP="002E2FF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  <w:r w:rsidRPr="00677FDF">
              <w:rPr>
                <w:bCs/>
              </w:rPr>
              <w:t>300</w:t>
            </w:r>
          </w:p>
        </w:tc>
      </w:tr>
      <w:tr w:rsidR="00206494" w14:paraId="7FB305C4" w14:textId="77777777" w:rsidTr="002E2FF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28" w:type="dxa"/>
          </w:tcPr>
          <w:p w14:paraId="0DDD08B7" w14:textId="77777777" w:rsidR="00206494" w:rsidRPr="00677FDF" w:rsidRDefault="00206494" w:rsidP="002E2FF9">
            <w:pPr>
              <w:jc w:val="center"/>
              <w:rPr>
                <w:rFonts w:cs="Arial"/>
                <w:b w:val="0"/>
                <w:bCs w:val="0"/>
              </w:rPr>
            </w:pPr>
            <w:r w:rsidRPr="00677FDF">
              <w:rPr>
                <w:rFonts w:cs="Arial"/>
                <w:b w:val="0"/>
                <w:bCs w:val="0"/>
              </w:rPr>
              <w:t>Associate nearby neighboring TSS?</w:t>
            </w:r>
          </w:p>
          <w:p w14:paraId="73A41823" w14:textId="77777777" w:rsidR="00206494" w:rsidRPr="00677FDF" w:rsidRDefault="00206494" w:rsidP="002E2FF9">
            <w:pPr>
              <w:jc w:val="center"/>
              <w:rPr>
                <w:rFonts w:cs="Arial"/>
                <w:b w:val="0"/>
                <w:bCs w:val="0"/>
              </w:rPr>
            </w:pPr>
          </w:p>
        </w:tc>
        <w:tc>
          <w:tcPr>
            <w:tcW w:w="5228" w:type="dxa"/>
          </w:tcPr>
          <w:p w14:paraId="793EF7BD" w14:textId="77777777" w:rsidR="00206494" w:rsidRPr="00677FDF" w:rsidRDefault="00206494" w:rsidP="002E2FF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</w:rPr>
            </w:pPr>
            <w:r w:rsidRPr="00677FDF">
              <w:rPr>
                <w:bCs/>
              </w:rPr>
              <w:t>Yes</w:t>
            </w:r>
          </w:p>
        </w:tc>
      </w:tr>
      <w:tr w:rsidR="00206494" w14:paraId="73EE6983" w14:textId="77777777" w:rsidTr="002E2FF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28" w:type="dxa"/>
          </w:tcPr>
          <w:p w14:paraId="11F13701" w14:textId="77777777" w:rsidR="00206494" w:rsidRPr="00677FDF" w:rsidRDefault="00206494" w:rsidP="002E2FF9">
            <w:pPr>
              <w:jc w:val="center"/>
              <w:rPr>
                <w:rFonts w:cs="Arial"/>
                <w:b w:val="0"/>
                <w:bCs w:val="0"/>
              </w:rPr>
            </w:pPr>
            <w:r w:rsidRPr="00677FDF">
              <w:rPr>
                <w:rFonts w:cs="Arial"/>
                <w:b w:val="0"/>
                <w:bCs w:val="0"/>
              </w:rPr>
              <w:t>Associate neighboring TSS in a bp window of:</w:t>
            </w:r>
          </w:p>
          <w:p w14:paraId="6DD7CC25" w14:textId="77777777" w:rsidR="00206494" w:rsidRPr="00677FDF" w:rsidRDefault="00206494" w:rsidP="002E2FF9">
            <w:pPr>
              <w:jc w:val="center"/>
              <w:rPr>
                <w:rFonts w:cs="Arial"/>
                <w:b w:val="0"/>
                <w:bCs w:val="0"/>
              </w:rPr>
            </w:pPr>
          </w:p>
        </w:tc>
        <w:tc>
          <w:tcPr>
            <w:tcW w:w="5228" w:type="dxa"/>
          </w:tcPr>
          <w:p w14:paraId="0ABF9CC8" w14:textId="77777777" w:rsidR="00206494" w:rsidRPr="00677FDF" w:rsidRDefault="00206494" w:rsidP="002E2FF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Cs/>
              </w:rPr>
            </w:pPr>
            <w:r w:rsidRPr="00677FDF">
              <w:rPr>
                <w:bCs/>
              </w:rPr>
              <w:t>3</w:t>
            </w:r>
          </w:p>
        </w:tc>
      </w:tr>
      <w:tr w:rsidR="00206494" w14:paraId="4EEFF1D8" w14:textId="77777777" w:rsidTr="002E2FF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28" w:type="dxa"/>
          </w:tcPr>
          <w:p w14:paraId="1C52C406" w14:textId="77777777" w:rsidR="00206494" w:rsidRPr="00677FDF" w:rsidRDefault="00206494" w:rsidP="002E2FF9">
            <w:pPr>
              <w:jc w:val="center"/>
              <w:rPr>
                <w:rFonts w:cs="Arial"/>
                <w:b w:val="0"/>
                <w:bCs w:val="0"/>
              </w:rPr>
            </w:pPr>
            <w:r w:rsidRPr="00677FDF">
              <w:rPr>
                <w:rFonts w:cs="Arial"/>
                <w:b w:val="0"/>
                <w:bCs w:val="0"/>
              </w:rPr>
              <w:t>Minimum mapping quality:</w:t>
            </w:r>
          </w:p>
          <w:p w14:paraId="2E36D05B" w14:textId="77777777" w:rsidR="00206494" w:rsidRPr="00677FDF" w:rsidRDefault="00206494" w:rsidP="002E2FF9">
            <w:pPr>
              <w:jc w:val="center"/>
              <w:rPr>
                <w:rFonts w:cs="Arial"/>
                <w:b w:val="0"/>
                <w:bCs w:val="0"/>
              </w:rPr>
            </w:pPr>
          </w:p>
        </w:tc>
        <w:tc>
          <w:tcPr>
            <w:tcW w:w="5228" w:type="dxa"/>
          </w:tcPr>
          <w:p w14:paraId="07E3F30D" w14:textId="77777777" w:rsidR="00206494" w:rsidRPr="00677FDF" w:rsidRDefault="00206494" w:rsidP="002E2FF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</w:rPr>
            </w:pPr>
            <w:r w:rsidRPr="00677FDF">
              <w:rPr>
                <w:bCs/>
              </w:rPr>
              <w:t>0</w:t>
            </w:r>
          </w:p>
        </w:tc>
      </w:tr>
      <w:tr w:rsidR="00206494" w14:paraId="3D78A336" w14:textId="77777777" w:rsidTr="002E2FF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28" w:type="dxa"/>
          </w:tcPr>
          <w:p w14:paraId="661DC72E" w14:textId="77777777" w:rsidR="00206494" w:rsidRPr="00677FDF" w:rsidRDefault="00206494" w:rsidP="002E2FF9">
            <w:pPr>
              <w:jc w:val="center"/>
              <w:rPr>
                <w:rFonts w:cs="Arial"/>
                <w:b w:val="0"/>
                <w:bCs w:val="0"/>
              </w:rPr>
            </w:pPr>
            <w:r w:rsidRPr="00677FDF">
              <w:rPr>
                <w:rFonts w:cs="Arial"/>
                <w:b w:val="0"/>
                <w:bCs w:val="0"/>
              </w:rPr>
              <w:t>Single Perfect Match included:</w:t>
            </w:r>
          </w:p>
          <w:p w14:paraId="1F6F1624" w14:textId="77777777" w:rsidR="00206494" w:rsidRPr="00677FDF" w:rsidRDefault="00206494" w:rsidP="002E2FF9">
            <w:pPr>
              <w:jc w:val="center"/>
              <w:rPr>
                <w:rFonts w:cs="Arial"/>
                <w:b w:val="0"/>
                <w:bCs w:val="0"/>
              </w:rPr>
            </w:pPr>
          </w:p>
        </w:tc>
        <w:tc>
          <w:tcPr>
            <w:tcW w:w="5228" w:type="dxa"/>
          </w:tcPr>
          <w:p w14:paraId="03B1222C" w14:textId="77777777" w:rsidR="00206494" w:rsidRPr="00677FDF" w:rsidRDefault="00206494" w:rsidP="002E2FF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Cs/>
              </w:rPr>
            </w:pPr>
            <w:r w:rsidRPr="00677FDF">
              <w:rPr>
                <w:bCs/>
              </w:rPr>
              <w:t>Yes</w:t>
            </w:r>
          </w:p>
        </w:tc>
      </w:tr>
      <w:tr w:rsidR="00206494" w14:paraId="0D4CA0F8" w14:textId="77777777" w:rsidTr="002E2FF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28" w:type="dxa"/>
          </w:tcPr>
          <w:p w14:paraId="581A356B" w14:textId="77777777" w:rsidR="00206494" w:rsidRPr="00677FDF" w:rsidRDefault="00206494" w:rsidP="002E2FF9">
            <w:pPr>
              <w:jc w:val="center"/>
              <w:rPr>
                <w:rFonts w:cs="Arial"/>
                <w:b w:val="0"/>
                <w:bCs w:val="0"/>
              </w:rPr>
            </w:pPr>
            <w:r w:rsidRPr="00677FDF">
              <w:rPr>
                <w:rFonts w:cs="Arial"/>
                <w:b w:val="0"/>
                <w:bCs w:val="0"/>
              </w:rPr>
              <w:t>Perfect Match included:</w:t>
            </w:r>
          </w:p>
          <w:p w14:paraId="00802BCE" w14:textId="77777777" w:rsidR="00206494" w:rsidRPr="00677FDF" w:rsidRDefault="00206494" w:rsidP="002E2FF9">
            <w:pPr>
              <w:jc w:val="center"/>
              <w:rPr>
                <w:rFonts w:cs="Arial"/>
                <w:b w:val="0"/>
                <w:bCs w:val="0"/>
              </w:rPr>
            </w:pPr>
          </w:p>
        </w:tc>
        <w:tc>
          <w:tcPr>
            <w:tcW w:w="5228" w:type="dxa"/>
          </w:tcPr>
          <w:p w14:paraId="501D40D2" w14:textId="77777777" w:rsidR="00206494" w:rsidRPr="00677FDF" w:rsidRDefault="00206494" w:rsidP="002E2FF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</w:rPr>
            </w:pPr>
            <w:r w:rsidRPr="00677FDF">
              <w:rPr>
                <w:bCs/>
              </w:rPr>
              <w:t>No</w:t>
            </w:r>
          </w:p>
        </w:tc>
      </w:tr>
      <w:tr w:rsidR="00206494" w14:paraId="5D242FAA" w14:textId="77777777" w:rsidTr="002E2FF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28" w:type="dxa"/>
          </w:tcPr>
          <w:p w14:paraId="4FC7FF84" w14:textId="77777777" w:rsidR="00206494" w:rsidRPr="00677FDF" w:rsidRDefault="00206494" w:rsidP="002E2FF9">
            <w:pPr>
              <w:jc w:val="center"/>
              <w:rPr>
                <w:rFonts w:cs="Arial"/>
                <w:b w:val="0"/>
                <w:bCs w:val="0"/>
              </w:rPr>
            </w:pPr>
            <w:r w:rsidRPr="00677FDF">
              <w:rPr>
                <w:rFonts w:cs="Arial"/>
                <w:b w:val="0"/>
                <w:bCs w:val="0"/>
              </w:rPr>
              <w:t>Single Best Match included:</w:t>
            </w:r>
          </w:p>
        </w:tc>
        <w:tc>
          <w:tcPr>
            <w:tcW w:w="5228" w:type="dxa"/>
          </w:tcPr>
          <w:p w14:paraId="46A25859" w14:textId="77777777" w:rsidR="00206494" w:rsidRPr="00677FDF" w:rsidRDefault="00206494" w:rsidP="002E2FF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Cs/>
              </w:rPr>
            </w:pPr>
            <w:r w:rsidRPr="00677FDF">
              <w:rPr>
                <w:bCs/>
              </w:rPr>
              <w:t>Yes</w:t>
            </w:r>
          </w:p>
        </w:tc>
      </w:tr>
      <w:tr w:rsidR="00206494" w14:paraId="0956EF86" w14:textId="77777777" w:rsidTr="002E2FF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28" w:type="dxa"/>
          </w:tcPr>
          <w:p w14:paraId="504564B9" w14:textId="77777777" w:rsidR="00206494" w:rsidRPr="00677FDF" w:rsidRDefault="00206494" w:rsidP="002E2FF9">
            <w:pPr>
              <w:jc w:val="center"/>
              <w:rPr>
                <w:rFonts w:cs="Arial"/>
                <w:b w:val="0"/>
                <w:bCs w:val="0"/>
              </w:rPr>
            </w:pPr>
            <w:r w:rsidRPr="00677FDF">
              <w:rPr>
                <w:rFonts w:cs="Arial"/>
                <w:b w:val="0"/>
                <w:bCs w:val="0"/>
              </w:rPr>
              <w:t>Best Match included:</w:t>
            </w:r>
          </w:p>
          <w:p w14:paraId="1135F07D" w14:textId="77777777" w:rsidR="00206494" w:rsidRPr="00677FDF" w:rsidRDefault="00206494" w:rsidP="002E2FF9">
            <w:pPr>
              <w:jc w:val="center"/>
              <w:rPr>
                <w:rFonts w:cs="Arial"/>
                <w:b w:val="0"/>
                <w:bCs w:val="0"/>
              </w:rPr>
            </w:pPr>
          </w:p>
        </w:tc>
        <w:tc>
          <w:tcPr>
            <w:tcW w:w="5228" w:type="dxa"/>
          </w:tcPr>
          <w:p w14:paraId="5D57B8BC" w14:textId="77777777" w:rsidR="00206494" w:rsidRPr="00677FDF" w:rsidRDefault="00206494" w:rsidP="002E2FF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</w:rPr>
            </w:pPr>
            <w:r w:rsidRPr="00677FDF">
              <w:rPr>
                <w:bCs/>
              </w:rPr>
              <w:t>No</w:t>
            </w:r>
          </w:p>
        </w:tc>
      </w:tr>
      <w:tr w:rsidR="00206494" w14:paraId="5342EBE1" w14:textId="77777777" w:rsidTr="002E2FF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28" w:type="dxa"/>
          </w:tcPr>
          <w:p w14:paraId="672F9862" w14:textId="77777777" w:rsidR="00206494" w:rsidRPr="00677FDF" w:rsidRDefault="00206494" w:rsidP="002E2FF9">
            <w:pPr>
              <w:jc w:val="center"/>
              <w:rPr>
                <w:rFonts w:cs="Arial"/>
                <w:b w:val="0"/>
                <w:bCs w:val="0"/>
              </w:rPr>
            </w:pPr>
            <w:r w:rsidRPr="00677FDF">
              <w:rPr>
                <w:rFonts w:cs="Arial"/>
                <w:b w:val="0"/>
                <w:bCs w:val="0"/>
              </w:rPr>
              <w:t>Common Match included:</w:t>
            </w:r>
          </w:p>
          <w:p w14:paraId="27F5C3FD" w14:textId="77777777" w:rsidR="00206494" w:rsidRPr="00677FDF" w:rsidRDefault="00206494" w:rsidP="002E2FF9">
            <w:pPr>
              <w:jc w:val="center"/>
              <w:rPr>
                <w:rFonts w:cs="Arial"/>
                <w:b w:val="0"/>
                <w:bCs w:val="0"/>
              </w:rPr>
            </w:pPr>
          </w:p>
        </w:tc>
        <w:tc>
          <w:tcPr>
            <w:tcW w:w="5228" w:type="dxa"/>
          </w:tcPr>
          <w:p w14:paraId="1A6C9954" w14:textId="77777777" w:rsidR="00206494" w:rsidRPr="00677FDF" w:rsidRDefault="00206494" w:rsidP="002E2FF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Cs/>
              </w:rPr>
            </w:pPr>
            <w:r w:rsidRPr="00677FDF">
              <w:rPr>
                <w:bCs/>
              </w:rPr>
              <w:t>No</w:t>
            </w:r>
          </w:p>
        </w:tc>
      </w:tr>
      <w:tr w:rsidR="00206494" w14:paraId="24754189" w14:textId="77777777" w:rsidTr="002E2FF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28" w:type="dxa"/>
          </w:tcPr>
          <w:p w14:paraId="495FF1B3" w14:textId="77777777" w:rsidR="00206494" w:rsidRPr="00677FDF" w:rsidRDefault="00206494" w:rsidP="002E2FF9">
            <w:pPr>
              <w:jc w:val="center"/>
              <w:rPr>
                <w:rFonts w:cs="Arial"/>
                <w:b w:val="0"/>
                <w:bCs w:val="0"/>
              </w:rPr>
            </w:pPr>
            <w:r w:rsidRPr="00677FDF">
              <w:rPr>
                <w:rFonts w:cs="Arial"/>
                <w:b w:val="0"/>
                <w:bCs w:val="0"/>
              </w:rPr>
              <w:t>Include multiple mapped reads:</w:t>
            </w:r>
          </w:p>
          <w:p w14:paraId="00C84D80" w14:textId="77777777" w:rsidR="00206494" w:rsidRPr="00677FDF" w:rsidRDefault="00206494" w:rsidP="002E2FF9">
            <w:pPr>
              <w:jc w:val="center"/>
              <w:rPr>
                <w:rFonts w:cs="Arial"/>
                <w:b w:val="0"/>
                <w:bCs w:val="0"/>
              </w:rPr>
            </w:pPr>
          </w:p>
        </w:tc>
        <w:tc>
          <w:tcPr>
            <w:tcW w:w="5228" w:type="dxa"/>
          </w:tcPr>
          <w:p w14:paraId="1F51E970" w14:textId="77777777" w:rsidR="00206494" w:rsidRPr="00677FDF" w:rsidRDefault="00206494" w:rsidP="002E2FF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</w:rPr>
            </w:pPr>
            <w:r w:rsidRPr="00677FDF">
              <w:rPr>
                <w:bCs/>
              </w:rPr>
              <w:t>Yes</w:t>
            </w:r>
          </w:p>
        </w:tc>
      </w:tr>
      <w:tr w:rsidR="00206494" w14:paraId="7702EE4F" w14:textId="77777777" w:rsidTr="002E2FF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28" w:type="dxa"/>
          </w:tcPr>
          <w:p w14:paraId="182985C5" w14:textId="05F7FD88" w:rsidR="00206494" w:rsidRPr="00677FDF" w:rsidRDefault="00206494" w:rsidP="007C66F4">
            <w:pPr>
              <w:jc w:val="center"/>
              <w:rPr>
                <w:rFonts w:cs="Arial"/>
                <w:b w:val="0"/>
                <w:bCs w:val="0"/>
              </w:rPr>
            </w:pPr>
            <w:r w:rsidRPr="00677FDF">
              <w:rPr>
                <w:rFonts w:cs="Arial"/>
                <w:b w:val="0"/>
                <w:bCs w:val="0"/>
              </w:rPr>
              <w:t>Mapping strand selection:</w:t>
            </w:r>
          </w:p>
          <w:p w14:paraId="0BFD8746" w14:textId="77777777" w:rsidR="00206494" w:rsidRPr="00677FDF" w:rsidRDefault="00206494" w:rsidP="002E2FF9">
            <w:pPr>
              <w:jc w:val="center"/>
              <w:rPr>
                <w:rFonts w:cs="Arial"/>
                <w:b w:val="0"/>
                <w:bCs w:val="0"/>
              </w:rPr>
            </w:pPr>
          </w:p>
        </w:tc>
        <w:tc>
          <w:tcPr>
            <w:tcW w:w="5228" w:type="dxa"/>
          </w:tcPr>
          <w:p w14:paraId="183B3E75" w14:textId="77777777" w:rsidR="00206494" w:rsidRPr="00677FDF" w:rsidRDefault="00206494" w:rsidP="002E2FF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bCs/>
              </w:rPr>
            </w:pPr>
            <w:r w:rsidRPr="00677FDF">
              <w:rPr>
                <w:rFonts w:cs="Arial"/>
                <w:bCs/>
              </w:rPr>
              <w:t>Feature/analysis strand</w:t>
            </w:r>
          </w:p>
          <w:p w14:paraId="33D7C08F" w14:textId="77777777" w:rsidR="00206494" w:rsidRPr="00677FDF" w:rsidRDefault="00206494" w:rsidP="002E2FF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Cs/>
              </w:rPr>
            </w:pPr>
          </w:p>
        </w:tc>
      </w:tr>
    </w:tbl>
    <w:p w14:paraId="467D4E07" w14:textId="77777777" w:rsidR="00206494" w:rsidRPr="00677FDF" w:rsidRDefault="00206494" w:rsidP="00206494">
      <w:pPr>
        <w:rPr>
          <w:b/>
        </w:rPr>
      </w:pPr>
    </w:p>
    <w:p w14:paraId="502729CD" w14:textId="77777777" w:rsidR="00206494" w:rsidRDefault="00206494" w:rsidP="00206494">
      <w:pPr>
        <w:spacing w:line="240" w:lineRule="auto"/>
        <w:jc w:val="left"/>
        <w:rPr>
          <w:rFonts w:eastAsia="Times New Roman" w:cs="Cordia New"/>
          <w:noProof w:val="0"/>
          <w:sz w:val="18"/>
          <w:szCs w:val="22"/>
          <w:lang w:eastAsia="de-DE" w:bidi="en-US"/>
        </w:rPr>
      </w:pPr>
      <w:r>
        <w:br w:type="page"/>
      </w:r>
    </w:p>
    <w:p w14:paraId="097B6D5A" w14:textId="2C79351F" w:rsidR="00206494" w:rsidRDefault="00206494" w:rsidP="00206494">
      <w:pPr>
        <w:rPr>
          <w:bCs/>
        </w:rPr>
      </w:pPr>
      <w:r w:rsidRPr="00677FDF">
        <w:rPr>
          <w:b/>
        </w:rPr>
        <w:lastRenderedPageBreak/>
        <w:t>Table S</w:t>
      </w:r>
      <w:r w:rsidR="004A66A8">
        <w:rPr>
          <w:b/>
        </w:rPr>
        <w:t>5</w:t>
      </w:r>
      <w:r w:rsidRPr="00677FDF">
        <w:rPr>
          <w:b/>
        </w:rPr>
        <w:t xml:space="preserve">. </w:t>
      </w:r>
      <w:r w:rsidRPr="00677FDF">
        <w:rPr>
          <w:bCs/>
        </w:rPr>
        <w:t xml:space="preserve">Transcription start site detection parameters for </w:t>
      </w:r>
      <w:r w:rsidRPr="00677FDF">
        <w:rPr>
          <w:bCs/>
          <w:i/>
        </w:rPr>
        <w:t xml:space="preserve">in vivo </w:t>
      </w:r>
      <w:r w:rsidRPr="00677FDF">
        <w:rPr>
          <w:bCs/>
        </w:rPr>
        <w:t>libraries</w:t>
      </w:r>
      <w:r w:rsidR="003A40E2">
        <w:rPr>
          <w:bCs/>
        </w:rPr>
        <w:t xml:space="preserve"> in ReadXplorer </w:t>
      </w:r>
      <w:sdt>
        <w:sdtPr>
          <w:rPr>
            <w:bCs/>
          </w:rPr>
          <w:alias w:val="To edit, see citavi.com/edit"/>
          <w:tag w:val="CitaviPlaceholder#c2353f01-8a2d-4279-b149-93b0c0a95a32"/>
          <w:id w:val="1728338381"/>
          <w:placeholder>
            <w:docPart w:val="DefaultPlaceholder_-1854013440"/>
          </w:placeholder>
        </w:sdtPr>
        <w:sdtContent>
          <w:r w:rsidR="003A40E2">
            <w:rPr>
              <w:bCs/>
            </w:rPr>
            <w:fldChar w:fldCharType="begin"/>
          </w:r>
          <w:r w:rsidR="007F3643">
            <w:rPr>
              <w:b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YmE4ODY1LWJkMjgtNGZkMi04ZGI1LTZhZTM1YWE4YWM5NyIsIlJhbmdlTGVuZ3RoIjoyLCJSZWZlcmVuY2VJZCI6ImEzMmI1ZTRiLWU3YjUtNDFkYS04Nzg1LTAxZjJhMDAxN2Mw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QTUM0MjE3Mjc5IiwiVXJpU3RyaW5nIjoiaHR0cHM6Ly93d3cubmNiaS5ubG0ubmloLmdvdi9wbWMvYXJ0aWNsZXMvUE1DNDIxNzI3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EiLCJDcmVhdGVkT24iOiIyMDIzLTA0LTA1VDEzOjEzOjIyIiwiTW9kaWZpZWRCeSI6Il9QYXNjYSIsIklkIjoiZGIyMGMzNzctY2I5YS00NzI3LTlkMGYtYjI2NjdjNWFkZmE4IiwiTW9kaWZpZWRPbiI6IjIwMjMtMDQtMDVUMTM6MTM6MjI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kzL2Jpb2luZm9ybWF0aWNzL2J0dTIwNSIsIlVyaVN0cmluZyI6Imh0dHBzOi8vZG9pLm9yZy8xMC4xMDkzL2Jpb2luZm9ybWF0aWNzL2J0dTIw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EiLCJDcmVhdGVkT24iOiIyMDIzLTA0LTA1VDEzOjEzOjIyIiwiTW9kaWZpZWRCeSI6Il9QYXNjYSIsIklkIjoiOGNlMGQ4MWMtMWMwMi00YWZhLWIxMWUtMmNjMjA5MTQ5NmIxIiwiTW9kaWZpZWRPbiI6IjIwMjMtMDQtMDVUMTM6MTM6MjI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IyNDc5MDE1NyIsIlVyaVN0cmluZyI6Imh0dHA6Ly93d3cubmNiaS5ubG0ubmloLmdvdi9wdWJtZWQvMjQ3OTAxNTc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OTMvYmlvaW5mb3JtYXRpY3MvYnR3NTQxIiwiVXJpU3RyaW5nIjoiaHR0cHM6Ly9kb2kub3JnLzEwLjEwOTMvYmlvaW5mb3JtYXRpY3MvYnR3NTQx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}</w:instrText>
          </w:r>
          <w:r w:rsidR="003A40E2">
            <w:rPr>
              <w:bCs/>
            </w:rPr>
            <w:fldChar w:fldCharType="separate"/>
          </w:r>
          <w:r w:rsidR="007F3643">
            <w:rPr>
              <w:bCs/>
            </w:rPr>
            <w:t>[2,3]</w:t>
          </w:r>
          <w:r w:rsidR="003A40E2">
            <w:rPr>
              <w:bCs/>
            </w:rPr>
            <w:fldChar w:fldCharType="end"/>
          </w:r>
        </w:sdtContent>
      </w:sdt>
      <w:r w:rsidRPr="00677FDF">
        <w:rPr>
          <w:bCs/>
        </w:rPr>
        <w:t>.</w:t>
      </w:r>
    </w:p>
    <w:p w14:paraId="5F1EBAEF" w14:textId="77777777" w:rsidR="00206494" w:rsidRPr="00677FDF" w:rsidRDefault="00206494" w:rsidP="00206494">
      <w:pPr>
        <w:rPr>
          <w:b/>
        </w:rPr>
      </w:pPr>
    </w:p>
    <w:tbl>
      <w:tblPr>
        <w:tblStyle w:val="EinfacheTabelle2"/>
        <w:tblW w:w="0" w:type="auto"/>
        <w:tblLook w:val="04A0" w:firstRow="1" w:lastRow="0" w:firstColumn="1" w:lastColumn="0" w:noHBand="0" w:noVBand="1"/>
      </w:tblPr>
      <w:tblGrid>
        <w:gridCol w:w="5228"/>
        <w:gridCol w:w="5228"/>
      </w:tblGrid>
      <w:tr w:rsidR="00206494" w14:paraId="2B9202EF" w14:textId="77777777" w:rsidTr="002E2FF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28" w:type="dxa"/>
          </w:tcPr>
          <w:p w14:paraId="38F6473B" w14:textId="77777777" w:rsidR="00206494" w:rsidRPr="00677FDF" w:rsidRDefault="00206494" w:rsidP="002E2FF9">
            <w:pPr>
              <w:jc w:val="center"/>
              <w:rPr>
                <w:bCs w:val="0"/>
              </w:rPr>
            </w:pPr>
            <w:r w:rsidRPr="00677FDF">
              <w:rPr>
                <w:bCs w:val="0"/>
              </w:rPr>
              <w:t>Parameter</w:t>
            </w:r>
          </w:p>
        </w:tc>
        <w:tc>
          <w:tcPr>
            <w:tcW w:w="5228" w:type="dxa"/>
          </w:tcPr>
          <w:p w14:paraId="5B176532" w14:textId="77777777" w:rsidR="00206494" w:rsidRPr="00677FDF" w:rsidRDefault="00206494" w:rsidP="002E2FF9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Cs w:val="0"/>
              </w:rPr>
            </w:pPr>
            <w:r w:rsidRPr="00677FDF">
              <w:rPr>
                <w:bCs w:val="0"/>
              </w:rPr>
              <w:t>Value</w:t>
            </w:r>
          </w:p>
        </w:tc>
      </w:tr>
      <w:tr w:rsidR="00206494" w14:paraId="13E8EAA1" w14:textId="77777777" w:rsidTr="002E2FF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28" w:type="dxa"/>
          </w:tcPr>
          <w:p w14:paraId="1B876783" w14:textId="77777777" w:rsidR="00206494" w:rsidRPr="00677FDF" w:rsidRDefault="00206494" w:rsidP="002E2FF9">
            <w:pPr>
              <w:jc w:val="center"/>
              <w:rPr>
                <w:rFonts w:cs="Arial"/>
                <w:b w:val="0"/>
                <w:bCs w:val="0"/>
              </w:rPr>
            </w:pPr>
            <w:r w:rsidRPr="00677FDF">
              <w:rPr>
                <w:rFonts w:cs="Arial"/>
                <w:b w:val="0"/>
                <w:bCs w:val="0"/>
              </w:rPr>
              <w:t>Minimum number of read starts:</w:t>
            </w:r>
          </w:p>
          <w:p w14:paraId="349ADA84" w14:textId="77777777" w:rsidR="00206494" w:rsidRPr="00677FDF" w:rsidRDefault="00206494" w:rsidP="002E2FF9">
            <w:pPr>
              <w:jc w:val="center"/>
              <w:rPr>
                <w:b w:val="0"/>
                <w:bCs w:val="0"/>
              </w:rPr>
            </w:pPr>
          </w:p>
        </w:tc>
        <w:tc>
          <w:tcPr>
            <w:tcW w:w="5228" w:type="dxa"/>
          </w:tcPr>
          <w:p w14:paraId="33BDD032" w14:textId="77777777" w:rsidR="00206494" w:rsidRPr="00677FDF" w:rsidRDefault="00206494" w:rsidP="002E2FF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  <w:r>
              <w:rPr>
                <w:rFonts w:ascii="Arial" w:hAnsi="Arial"/>
                <w:bCs/>
              </w:rPr>
              <w:t>1</w:t>
            </w:r>
          </w:p>
        </w:tc>
      </w:tr>
      <w:tr w:rsidR="00206494" w14:paraId="176F906F" w14:textId="77777777" w:rsidTr="002E2FF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28" w:type="dxa"/>
          </w:tcPr>
          <w:p w14:paraId="697DDB82" w14:textId="77777777" w:rsidR="00206494" w:rsidRPr="00677FDF" w:rsidRDefault="00206494" w:rsidP="002E2FF9">
            <w:pPr>
              <w:jc w:val="center"/>
              <w:rPr>
                <w:rFonts w:cs="Arial"/>
                <w:b w:val="0"/>
                <w:bCs w:val="0"/>
              </w:rPr>
            </w:pPr>
            <w:r w:rsidRPr="00677FDF">
              <w:rPr>
                <w:rFonts w:cs="Arial"/>
                <w:b w:val="0"/>
                <w:bCs w:val="0"/>
              </w:rPr>
              <w:t>Minimum percent of coverage increase:</w:t>
            </w:r>
          </w:p>
          <w:p w14:paraId="1C5AECD6" w14:textId="77777777" w:rsidR="00206494" w:rsidRPr="00677FDF" w:rsidRDefault="00206494" w:rsidP="002E2FF9">
            <w:pPr>
              <w:jc w:val="center"/>
              <w:rPr>
                <w:b w:val="0"/>
                <w:bCs w:val="0"/>
              </w:rPr>
            </w:pPr>
          </w:p>
        </w:tc>
        <w:tc>
          <w:tcPr>
            <w:tcW w:w="5228" w:type="dxa"/>
          </w:tcPr>
          <w:p w14:paraId="673C82B7" w14:textId="77777777" w:rsidR="00206494" w:rsidRPr="00677FDF" w:rsidRDefault="00206494" w:rsidP="002E2FF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>
              <w:rPr>
                <w:rFonts w:ascii="Arial" w:hAnsi="Arial"/>
                <w:bCs/>
              </w:rPr>
              <w:t>32</w:t>
            </w:r>
          </w:p>
        </w:tc>
      </w:tr>
      <w:tr w:rsidR="00206494" w14:paraId="1351EFFC" w14:textId="77777777" w:rsidTr="002E2FF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28" w:type="dxa"/>
          </w:tcPr>
          <w:p w14:paraId="2E049FA8" w14:textId="77777777" w:rsidR="00206494" w:rsidRPr="00677FDF" w:rsidRDefault="00206494" w:rsidP="002E2FF9">
            <w:pPr>
              <w:jc w:val="center"/>
              <w:rPr>
                <w:rFonts w:cs="Arial"/>
                <w:b w:val="0"/>
                <w:bCs w:val="0"/>
              </w:rPr>
            </w:pPr>
            <w:r w:rsidRPr="00677FDF">
              <w:rPr>
                <w:rFonts w:cs="Arial"/>
                <w:b w:val="0"/>
                <w:bCs w:val="0"/>
              </w:rPr>
              <w:t>Maximum low coverage read start count:</w:t>
            </w:r>
          </w:p>
          <w:p w14:paraId="026DC5C1" w14:textId="77777777" w:rsidR="00206494" w:rsidRPr="00677FDF" w:rsidRDefault="00206494" w:rsidP="002E2FF9">
            <w:pPr>
              <w:jc w:val="center"/>
              <w:rPr>
                <w:b w:val="0"/>
                <w:bCs w:val="0"/>
              </w:rPr>
            </w:pPr>
          </w:p>
        </w:tc>
        <w:tc>
          <w:tcPr>
            <w:tcW w:w="5228" w:type="dxa"/>
          </w:tcPr>
          <w:p w14:paraId="484828CC" w14:textId="77777777" w:rsidR="00206494" w:rsidRPr="00677FDF" w:rsidRDefault="00206494" w:rsidP="002E2FF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  <w:r w:rsidRPr="00867F52">
              <w:rPr>
                <w:rFonts w:ascii="Arial" w:hAnsi="Arial"/>
                <w:bCs/>
              </w:rPr>
              <w:t>0</w:t>
            </w:r>
          </w:p>
        </w:tc>
      </w:tr>
      <w:tr w:rsidR="00206494" w14:paraId="347AD4EE" w14:textId="77777777" w:rsidTr="002E2FF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28" w:type="dxa"/>
          </w:tcPr>
          <w:p w14:paraId="497040CE" w14:textId="77777777" w:rsidR="00206494" w:rsidRPr="00677FDF" w:rsidRDefault="00206494" w:rsidP="002E2FF9">
            <w:pPr>
              <w:jc w:val="center"/>
              <w:rPr>
                <w:rFonts w:cs="Arial"/>
                <w:b w:val="0"/>
                <w:bCs w:val="0"/>
              </w:rPr>
            </w:pPr>
            <w:r w:rsidRPr="00677FDF">
              <w:rPr>
                <w:rFonts w:cs="Arial"/>
                <w:b w:val="0"/>
                <w:bCs w:val="0"/>
              </w:rPr>
              <w:t>Minimum low coverage read starts:</w:t>
            </w:r>
          </w:p>
          <w:p w14:paraId="727309C1" w14:textId="77777777" w:rsidR="00206494" w:rsidRPr="00677FDF" w:rsidRDefault="00206494" w:rsidP="002E2FF9">
            <w:pPr>
              <w:jc w:val="center"/>
              <w:rPr>
                <w:b w:val="0"/>
                <w:bCs w:val="0"/>
              </w:rPr>
            </w:pPr>
          </w:p>
        </w:tc>
        <w:tc>
          <w:tcPr>
            <w:tcW w:w="5228" w:type="dxa"/>
          </w:tcPr>
          <w:p w14:paraId="424A3909" w14:textId="77777777" w:rsidR="00206494" w:rsidRPr="00677FDF" w:rsidRDefault="00206494" w:rsidP="002E2FF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 w:rsidRPr="00867F52">
              <w:rPr>
                <w:rFonts w:ascii="Arial" w:hAnsi="Arial"/>
                <w:bCs/>
              </w:rPr>
              <w:t>0</w:t>
            </w:r>
          </w:p>
        </w:tc>
      </w:tr>
      <w:tr w:rsidR="00206494" w14:paraId="7CB7B317" w14:textId="77777777" w:rsidTr="002E2FF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28" w:type="dxa"/>
          </w:tcPr>
          <w:p w14:paraId="67476CF3" w14:textId="77777777" w:rsidR="00206494" w:rsidRPr="00677FDF" w:rsidRDefault="00206494" w:rsidP="002E2FF9">
            <w:pPr>
              <w:jc w:val="center"/>
              <w:rPr>
                <w:rFonts w:cs="Arial"/>
                <w:b w:val="0"/>
                <w:bCs w:val="0"/>
              </w:rPr>
            </w:pPr>
            <w:r w:rsidRPr="00677FDF">
              <w:rPr>
                <w:rFonts w:cs="Arial"/>
                <w:b w:val="0"/>
                <w:bCs w:val="0"/>
              </w:rPr>
              <w:t>Detect novel transcripts?</w:t>
            </w:r>
          </w:p>
          <w:p w14:paraId="3A2B92D9" w14:textId="77777777" w:rsidR="00206494" w:rsidRPr="00677FDF" w:rsidRDefault="00206494" w:rsidP="002E2FF9">
            <w:pPr>
              <w:jc w:val="center"/>
              <w:rPr>
                <w:b w:val="0"/>
                <w:bCs w:val="0"/>
              </w:rPr>
            </w:pPr>
          </w:p>
        </w:tc>
        <w:tc>
          <w:tcPr>
            <w:tcW w:w="5228" w:type="dxa"/>
          </w:tcPr>
          <w:p w14:paraId="34AD703D" w14:textId="77777777" w:rsidR="00206494" w:rsidRPr="00677FDF" w:rsidRDefault="00206494" w:rsidP="002E2FF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  <w:r w:rsidRPr="00867F52">
              <w:rPr>
                <w:rFonts w:ascii="Arial" w:hAnsi="Arial"/>
                <w:bCs/>
              </w:rPr>
              <w:t>Yes</w:t>
            </w:r>
          </w:p>
        </w:tc>
      </w:tr>
      <w:tr w:rsidR="00206494" w14:paraId="389165B9" w14:textId="77777777" w:rsidTr="002E2FF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28" w:type="dxa"/>
          </w:tcPr>
          <w:p w14:paraId="2E5E7EE1" w14:textId="77777777" w:rsidR="00206494" w:rsidRPr="00677FDF" w:rsidRDefault="00206494" w:rsidP="002E2FF9">
            <w:pPr>
              <w:jc w:val="center"/>
              <w:rPr>
                <w:rFonts w:cs="Arial"/>
                <w:b w:val="0"/>
                <w:bCs w:val="0"/>
              </w:rPr>
            </w:pPr>
            <w:r w:rsidRPr="00677FDF">
              <w:rPr>
                <w:rFonts w:cs="Arial"/>
                <w:b w:val="0"/>
                <w:bCs w:val="0"/>
              </w:rPr>
              <w:t>Minimum transcript extension coverage:</w:t>
            </w:r>
          </w:p>
          <w:p w14:paraId="7A364B96" w14:textId="77777777" w:rsidR="00206494" w:rsidRPr="00677FDF" w:rsidRDefault="00206494" w:rsidP="002E2FF9">
            <w:pPr>
              <w:jc w:val="center"/>
              <w:rPr>
                <w:b w:val="0"/>
                <w:bCs w:val="0"/>
              </w:rPr>
            </w:pPr>
          </w:p>
        </w:tc>
        <w:tc>
          <w:tcPr>
            <w:tcW w:w="5228" w:type="dxa"/>
          </w:tcPr>
          <w:p w14:paraId="0FFEAF22" w14:textId="77777777" w:rsidR="00206494" w:rsidRPr="00677FDF" w:rsidRDefault="00206494" w:rsidP="002E2FF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>
              <w:rPr>
                <w:rFonts w:ascii="Arial" w:hAnsi="Arial"/>
                <w:bCs/>
              </w:rPr>
              <w:t>20</w:t>
            </w:r>
          </w:p>
        </w:tc>
      </w:tr>
      <w:tr w:rsidR="00206494" w14:paraId="52776BB9" w14:textId="77777777" w:rsidTr="002E2FF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28" w:type="dxa"/>
          </w:tcPr>
          <w:p w14:paraId="3CF830CA" w14:textId="77777777" w:rsidR="00206494" w:rsidRPr="00677FDF" w:rsidRDefault="00206494" w:rsidP="002E2FF9">
            <w:pPr>
              <w:jc w:val="center"/>
              <w:rPr>
                <w:rFonts w:cs="Arial"/>
                <w:b w:val="0"/>
                <w:bCs w:val="0"/>
              </w:rPr>
            </w:pPr>
            <w:r w:rsidRPr="00677FDF">
              <w:rPr>
                <w:rFonts w:cs="Arial"/>
                <w:b w:val="0"/>
                <w:bCs w:val="0"/>
              </w:rPr>
              <w:t>Maximum distance to feature of leaderless transcripts:</w:t>
            </w:r>
          </w:p>
          <w:p w14:paraId="18749345" w14:textId="77777777" w:rsidR="00206494" w:rsidRPr="00677FDF" w:rsidRDefault="00206494" w:rsidP="002E2FF9">
            <w:pPr>
              <w:jc w:val="center"/>
              <w:rPr>
                <w:b w:val="0"/>
                <w:bCs w:val="0"/>
              </w:rPr>
            </w:pPr>
          </w:p>
        </w:tc>
        <w:tc>
          <w:tcPr>
            <w:tcW w:w="5228" w:type="dxa"/>
          </w:tcPr>
          <w:p w14:paraId="4B428865" w14:textId="77777777" w:rsidR="00206494" w:rsidRPr="00677FDF" w:rsidRDefault="00206494" w:rsidP="002E2FF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  <w:r w:rsidRPr="00867F52">
              <w:rPr>
                <w:rFonts w:ascii="Arial" w:hAnsi="Arial"/>
                <w:bCs/>
              </w:rPr>
              <w:t>300</w:t>
            </w:r>
          </w:p>
        </w:tc>
      </w:tr>
      <w:tr w:rsidR="00206494" w14:paraId="0E90DD28" w14:textId="77777777" w:rsidTr="002E2FF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28" w:type="dxa"/>
          </w:tcPr>
          <w:p w14:paraId="4A6C7AAA" w14:textId="77777777" w:rsidR="00206494" w:rsidRPr="00677FDF" w:rsidRDefault="00206494" w:rsidP="002E2FF9">
            <w:pPr>
              <w:jc w:val="center"/>
              <w:rPr>
                <w:rFonts w:cs="Arial"/>
                <w:b w:val="0"/>
                <w:bCs w:val="0"/>
              </w:rPr>
            </w:pPr>
            <w:r w:rsidRPr="00677FDF">
              <w:rPr>
                <w:rFonts w:cs="Arial"/>
                <w:b w:val="0"/>
                <w:bCs w:val="0"/>
              </w:rPr>
              <w:t>Associate nearby neighboring TSS?</w:t>
            </w:r>
          </w:p>
          <w:p w14:paraId="3EAA9929" w14:textId="77777777" w:rsidR="00206494" w:rsidRPr="00677FDF" w:rsidRDefault="00206494" w:rsidP="002E2FF9">
            <w:pPr>
              <w:jc w:val="center"/>
              <w:rPr>
                <w:rFonts w:cs="Arial"/>
                <w:b w:val="0"/>
                <w:bCs w:val="0"/>
              </w:rPr>
            </w:pPr>
          </w:p>
        </w:tc>
        <w:tc>
          <w:tcPr>
            <w:tcW w:w="5228" w:type="dxa"/>
          </w:tcPr>
          <w:p w14:paraId="31C285B9" w14:textId="77777777" w:rsidR="00206494" w:rsidRPr="00677FDF" w:rsidRDefault="00206494" w:rsidP="002E2FF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</w:rPr>
            </w:pPr>
            <w:r w:rsidRPr="00867F52">
              <w:rPr>
                <w:rFonts w:ascii="Arial" w:hAnsi="Arial"/>
                <w:bCs/>
              </w:rPr>
              <w:t>Yes</w:t>
            </w:r>
          </w:p>
        </w:tc>
      </w:tr>
      <w:tr w:rsidR="00206494" w14:paraId="1611EA8D" w14:textId="77777777" w:rsidTr="002E2FF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28" w:type="dxa"/>
          </w:tcPr>
          <w:p w14:paraId="6680FDED" w14:textId="77777777" w:rsidR="00206494" w:rsidRPr="00677FDF" w:rsidRDefault="00206494" w:rsidP="002E2FF9">
            <w:pPr>
              <w:jc w:val="center"/>
              <w:rPr>
                <w:rFonts w:cs="Arial"/>
                <w:b w:val="0"/>
                <w:bCs w:val="0"/>
              </w:rPr>
            </w:pPr>
            <w:r w:rsidRPr="00677FDF">
              <w:rPr>
                <w:rFonts w:cs="Arial"/>
                <w:b w:val="0"/>
                <w:bCs w:val="0"/>
              </w:rPr>
              <w:t>Associate neighboring TSS in a bp window of:</w:t>
            </w:r>
          </w:p>
          <w:p w14:paraId="7D9A685A" w14:textId="77777777" w:rsidR="00206494" w:rsidRPr="00677FDF" w:rsidRDefault="00206494" w:rsidP="002E2FF9">
            <w:pPr>
              <w:jc w:val="center"/>
              <w:rPr>
                <w:rFonts w:cs="Arial"/>
                <w:b w:val="0"/>
                <w:bCs w:val="0"/>
              </w:rPr>
            </w:pPr>
          </w:p>
        </w:tc>
        <w:tc>
          <w:tcPr>
            <w:tcW w:w="5228" w:type="dxa"/>
          </w:tcPr>
          <w:p w14:paraId="27A23D2F" w14:textId="77777777" w:rsidR="00206494" w:rsidRPr="00677FDF" w:rsidRDefault="00206494" w:rsidP="002E2FF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Cs/>
              </w:rPr>
            </w:pPr>
            <w:r w:rsidRPr="00867F52">
              <w:rPr>
                <w:rFonts w:ascii="Arial" w:hAnsi="Arial"/>
                <w:bCs/>
              </w:rPr>
              <w:t>3</w:t>
            </w:r>
          </w:p>
        </w:tc>
      </w:tr>
      <w:tr w:rsidR="00206494" w14:paraId="525DBA92" w14:textId="77777777" w:rsidTr="002E2FF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28" w:type="dxa"/>
          </w:tcPr>
          <w:p w14:paraId="485FD8B9" w14:textId="77777777" w:rsidR="00206494" w:rsidRPr="00677FDF" w:rsidRDefault="00206494" w:rsidP="002E2FF9">
            <w:pPr>
              <w:jc w:val="center"/>
              <w:rPr>
                <w:rFonts w:cs="Arial"/>
                <w:b w:val="0"/>
                <w:bCs w:val="0"/>
              </w:rPr>
            </w:pPr>
            <w:r w:rsidRPr="00677FDF">
              <w:rPr>
                <w:rFonts w:cs="Arial"/>
                <w:b w:val="0"/>
                <w:bCs w:val="0"/>
              </w:rPr>
              <w:t>Minimum mapping quality:</w:t>
            </w:r>
          </w:p>
          <w:p w14:paraId="2009FF36" w14:textId="77777777" w:rsidR="00206494" w:rsidRPr="00677FDF" w:rsidRDefault="00206494" w:rsidP="002E2FF9">
            <w:pPr>
              <w:jc w:val="center"/>
              <w:rPr>
                <w:rFonts w:cs="Arial"/>
                <w:b w:val="0"/>
                <w:bCs w:val="0"/>
              </w:rPr>
            </w:pPr>
          </w:p>
        </w:tc>
        <w:tc>
          <w:tcPr>
            <w:tcW w:w="5228" w:type="dxa"/>
          </w:tcPr>
          <w:p w14:paraId="3A907177" w14:textId="77777777" w:rsidR="00206494" w:rsidRPr="00677FDF" w:rsidRDefault="00206494" w:rsidP="002E2FF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</w:rPr>
            </w:pPr>
            <w:r w:rsidRPr="00867F52">
              <w:rPr>
                <w:rFonts w:ascii="Arial" w:hAnsi="Arial"/>
                <w:bCs/>
              </w:rPr>
              <w:t>0</w:t>
            </w:r>
          </w:p>
        </w:tc>
      </w:tr>
      <w:tr w:rsidR="00206494" w14:paraId="4C3823E2" w14:textId="77777777" w:rsidTr="002E2FF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28" w:type="dxa"/>
          </w:tcPr>
          <w:p w14:paraId="70CB52CB" w14:textId="77777777" w:rsidR="00206494" w:rsidRPr="00677FDF" w:rsidRDefault="00206494" w:rsidP="002E2FF9">
            <w:pPr>
              <w:jc w:val="center"/>
              <w:rPr>
                <w:rFonts w:cs="Arial"/>
                <w:b w:val="0"/>
                <w:bCs w:val="0"/>
              </w:rPr>
            </w:pPr>
            <w:r w:rsidRPr="00677FDF">
              <w:rPr>
                <w:rFonts w:cs="Arial"/>
                <w:b w:val="0"/>
                <w:bCs w:val="0"/>
              </w:rPr>
              <w:t>Single Perfect Match included:</w:t>
            </w:r>
          </w:p>
          <w:p w14:paraId="43343B32" w14:textId="77777777" w:rsidR="00206494" w:rsidRPr="00677FDF" w:rsidRDefault="00206494" w:rsidP="002E2FF9">
            <w:pPr>
              <w:jc w:val="center"/>
              <w:rPr>
                <w:rFonts w:cs="Arial"/>
                <w:b w:val="0"/>
                <w:bCs w:val="0"/>
              </w:rPr>
            </w:pPr>
          </w:p>
        </w:tc>
        <w:tc>
          <w:tcPr>
            <w:tcW w:w="5228" w:type="dxa"/>
          </w:tcPr>
          <w:p w14:paraId="45CFB3F9" w14:textId="77777777" w:rsidR="00206494" w:rsidRPr="00677FDF" w:rsidRDefault="00206494" w:rsidP="002E2FF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Cs/>
              </w:rPr>
            </w:pPr>
            <w:r w:rsidRPr="00867F52">
              <w:rPr>
                <w:rFonts w:ascii="Arial" w:hAnsi="Arial"/>
                <w:bCs/>
              </w:rPr>
              <w:t>Yes</w:t>
            </w:r>
          </w:p>
        </w:tc>
      </w:tr>
      <w:tr w:rsidR="00206494" w14:paraId="43138AB2" w14:textId="77777777" w:rsidTr="002E2FF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28" w:type="dxa"/>
          </w:tcPr>
          <w:p w14:paraId="20C5796F" w14:textId="77777777" w:rsidR="00206494" w:rsidRPr="00677FDF" w:rsidRDefault="00206494" w:rsidP="002E2FF9">
            <w:pPr>
              <w:jc w:val="center"/>
              <w:rPr>
                <w:rFonts w:cs="Arial"/>
                <w:b w:val="0"/>
                <w:bCs w:val="0"/>
              </w:rPr>
            </w:pPr>
            <w:r w:rsidRPr="00677FDF">
              <w:rPr>
                <w:rFonts w:cs="Arial"/>
                <w:b w:val="0"/>
                <w:bCs w:val="0"/>
              </w:rPr>
              <w:t>Perfect Match included:</w:t>
            </w:r>
          </w:p>
          <w:p w14:paraId="52D0531E" w14:textId="77777777" w:rsidR="00206494" w:rsidRPr="00677FDF" w:rsidRDefault="00206494" w:rsidP="002E2FF9">
            <w:pPr>
              <w:jc w:val="center"/>
              <w:rPr>
                <w:rFonts w:cs="Arial"/>
                <w:b w:val="0"/>
                <w:bCs w:val="0"/>
              </w:rPr>
            </w:pPr>
          </w:p>
        </w:tc>
        <w:tc>
          <w:tcPr>
            <w:tcW w:w="5228" w:type="dxa"/>
          </w:tcPr>
          <w:p w14:paraId="1D117DCB" w14:textId="77777777" w:rsidR="00206494" w:rsidRPr="00677FDF" w:rsidRDefault="00206494" w:rsidP="002E2FF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</w:rPr>
            </w:pPr>
            <w:r w:rsidRPr="00867F52">
              <w:rPr>
                <w:rFonts w:ascii="Arial" w:hAnsi="Arial"/>
                <w:bCs/>
              </w:rPr>
              <w:t>No</w:t>
            </w:r>
          </w:p>
        </w:tc>
      </w:tr>
      <w:tr w:rsidR="00206494" w14:paraId="47CCC368" w14:textId="77777777" w:rsidTr="002E2FF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28" w:type="dxa"/>
          </w:tcPr>
          <w:p w14:paraId="5FBCA01C" w14:textId="77777777" w:rsidR="00206494" w:rsidRPr="00677FDF" w:rsidRDefault="00206494" w:rsidP="002E2FF9">
            <w:pPr>
              <w:jc w:val="center"/>
              <w:rPr>
                <w:rFonts w:cs="Arial"/>
                <w:b w:val="0"/>
                <w:bCs w:val="0"/>
              </w:rPr>
            </w:pPr>
            <w:r w:rsidRPr="00677FDF">
              <w:rPr>
                <w:rFonts w:cs="Arial"/>
                <w:b w:val="0"/>
                <w:bCs w:val="0"/>
              </w:rPr>
              <w:t>Single Best Match included:</w:t>
            </w:r>
          </w:p>
        </w:tc>
        <w:tc>
          <w:tcPr>
            <w:tcW w:w="5228" w:type="dxa"/>
          </w:tcPr>
          <w:p w14:paraId="62573D05" w14:textId="77777777" w:rsidR="00206494" w:rsidRPr="00677FDF" w:rsidRDefault="00206494" w:rsidP="002E2FF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Cs/>
              </w:rPr>
            </w:pPr>
            <w:r w:rsidRPr="00867F52">
              <w:rPr>
                <w:rFonts w:ascii="Arial" w:hAnsi="Arial"/>
                <w:bCs/>
              </w:rPr>
              <w:t>Yes</w:t>
            </w:r>
          </w:p>
        </w:tc>
      </w:tr>
      <w:tr w:rsidR="00206494" w14:paraId="4C193B8B" w14:textId="77777777" w:rsidTr="002E2FF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28" w:type="dxa"/>
          </w:tcPr>
          <w:p w14:paraId="1571376A" w14:textId="77777777" w:rsidR="00206494" w:rsidRPr="00677FDF" w:rsidRDefault="00206494" w:rsidP="002E2FF9">
            <w:pPr>
              <w:jc w:val="center"/>
              <w:rPr>
                <w:rFonts w:cs="Arial"/>
                <w:b w:val="0"/>
                <w:bCs w:val="0"/>
              </w:rPr>
            </w:pPr>
            <w:r w:rsidRPr="00677FDF">
              <w:rPr>
                <w:rFonts w:cs="Arial"/>
                <w:b w:val="0"/>
                <w:bCs w:val="0"/>
              </w:rPr>
              <w:t>Best Match included:</w:t>
            </w:r>
          </w:p>
          <w:p w14:paraId="33678DB0" w14:textId="77777777" w:rsidR="00206494" w:rsidRPr="00677FDF" w:rsidRDefault="00206494" w:rsidP="002E2FF9">
            <w:pPr>
              <w:jc w:val="center"/>
              <w:rPr>
                <w:rFonts w:cs="Arial"/>
                <w:b w:val="0"/>
                <w:bCs w:val="0"/>
              </w:rPr>
            </w:pPr>
          </w:p>
        </w:tc>
        <w:tc>
          <w:tcPr>
            <w:tcW w:w="5228" w:type="dxa"/>
          </w:tcPr>
          <w:p w14:paraId="26B36AE9" w14:textId="77777777" w:rsidR="00206494" w:rsidRPr="00677FDF" w:rsidRDefault="00206494" w:rsidP="002E2FF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</w:rPr>
            </w:pPr>
            <w:r w:rsidRPr="00867F52">
              <w:rPr>
                <w:rFonts w:ascii="Arial" w:hAnsi="Arial"/>
                <w:bCs/>
              </w:rPr>
              <w:t>No</w:t>
            </w:r>
          </w:p>
        </w:tc>
      </w:tr>
      <w:tr w:rsidR="00206494" w14:paraId="521AC9EE" w14:textId="77777777" w:rsidTr="002E2FF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28" w:type="dxa"/>
          </w:tcPr>
          <w:p w14:paraId="7F0E2799" w14:textId="77777777" w:rsidR="00206494" w:rsidRPr="00677FDF" w:rsidRDefault="00206494" w:rsidP="002E2FF9">
            <w:pPr>
              <w:jc w:val="center"/>
              <w:rPr>
                <w:rFonts w:cs="Arial"/>
                <w:b w:val="0"/>
                <w:bCs w:val="0"/>
              </w:rPr>
            </w:pPr>
            <w:r w:rsidRPr="00677FDF">
              <w:rPr>
                <w:rFonts w:cs="Arial"/>
                <w:b w:val="0"/>
                <w:bCs w:val="0"/>
              </w:rPr>
              <w:t>Common Match included:</w:t>
            </w:r>
          </w:p>
          <w:p w14:paraId="5D120C32" w14:textId="77777777" w:rsidR="00206494" w:rsidRPr="00677FDF" w:rsidRDefault="00206494" w:rsidP="002E2FF9">
            <w:pPr>
              <w:jc w:val="center"/>
              <w:rPr>
                <w:rFonts w:cs="Arial"/>
                <w:b w:val="0"/>
                <w:bCs w:val="0"/>
              </w:rPr>
            </w:pPr>
          </w:p>
        </w:tc>
        <w:tc>
          <w:tcPr>
            <w:tcW w:w="5228" w:type="dxa"/>
          </w:tcPr>
          <w:p w14:paraId="186ABE7F" w14:textId="77777777" w:rsidR="00206494" w:rsidRPr="00677FDF" w:rsidRDefault="00206494" w:rsidP="002E2FF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Cs/>
              </w:rPr>
            </w:pPr>
            <w:r w:rsidRPr="00867F52">
              <w:rPr>
                <w:rFonts w:ascii="Arial" w:hAnsi="Arial"/>
                <w:bCs/>
              </w:rPr>
              <w:t>No</w:t>
            </w:r>
          </w:p>
        </w:tc>
      </w:tr>
      <w:tr w:rsidR="00206494" w14:paraId="05EFECD6" w14:textId="77777777" w:rsidTr="002E2FF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28" w:type="dxa"/>
          </w:tcPr>
          <w:p w14:paraId="68C1875A" w14:textId="77777777" w:rsidR="00206494" w:rsidRPr="00677FDF" w:rsidRDefault="00206494" w:rsidP="002E2FF9">
            <w:pPr>
              <w:jc w:val="center"/>
              <w:rPr>
                <w:rFonts w:cs="Arial"/>
                <w:b w:val="0"/>
                <w:bCs w:val="0"/>
              </w:rPr>
            </w:pPr>
            <w:r w:rsidRPr="00677FDF">
              <w:rPr>
                <w:rFonts w:cs="Arial"/>
                <w:b w:val="0"/>
                <w:bCs w:val="0"/>
              </w:rPr>
              <w:t>Include multiple mapped reads:</w:t>
            </w:r>
          </w:p>
          <w:p w14:paraId="63726401" w14:textId="77777777" w:rsidR="00206494" w:rsidRPr="00677FDF" w:rsidRDefault="00206494" w:rsidP="002E2FF9">
            <w:pPr>
              <w:jc w:val="center"/>
              <w:rPr>
                <w:rFonts w:cs="Arial"/>
                <w:b w:val="0"/>
                <w:bCs w:val="0"/>
              </w:rPr>
            </w:pPr>
          </w:p>
        </w:tc>
        <w:tc>
          <w:tcPr>
            <w:tcW w:w="5228" w:type="dxa"/>
          </w:tcPr>
          <w:p w14:paraId="3673722D" w14:textId="77777777" w:rsidR="00206494" w:rsidRPr="00677FDF" w:rsidRDefault="00206494" w:rsidP="002E2FF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</w:rPr>
            </w:pPr>
            <w:r w:rsidRPr="00867F52">
              <w:rPr>
                <w:rFonts w:ascii="Arial" w:hAnsi="Arial"/>
                <w:bCs/>
              </w:rPr>
              <w:t>Yes</w:t>
            </w:r>
          </w:p>
        </w:tc>
      </w:tr>
      <w:tr w:rsidR="00206494" w14:paraId="0D26BCCF" w14:textId="77777777" w:rsidTr="002E2FF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28" w:type="dxa"/>
          </w:tcPr>
          <w:p w14:paraId="605D81F7" w14:textId="77777777" w:rsidR="00206494" w:rsidRPr="00677FDF" w:rsidRDefault="00206494" w:rsidP="002E2FF9">
            <w:pPr>
              <w:jc w:val="center"/>
              <w:rPr>
                <w:rFonts w:cs="Arial"/>
                <w:b w:val="0"/>
                <w:bCs w:val="0"/>
              </w:rPr>
            </w:pPr>
          </w:p>
          <w:p w14:paraId="7E4FD1B8" w14:textId="77777777" w:rsidR="00206494" w:rsidRPr="00677FDF" w:rsidRDefault="00206494" w:rsidP="002E2FF9">
            <w:pPr>
              <w:jc w:val="center"/>
              <w:rPr>
                <w:rFonts w:cs="Arial"/>
                <w:b w:val="0"/>
                <w:bCs w:val="0"/>
              </w:rPr>
            </w:pPr>
            <w:r w:rsidRPr="00677FDF">
              <w:rPr>
                <w:rFonts w:cs="Arial"/>
                <w:b w:val="0"/>
                <w:bCs w:val="0"/>
              </w:rPr>
              <w:t>Mapping strand selection:</w:t>
            </w:r>
          </w:p>
          <w:p w14:paraId="572D7CC0" w14:textId="77777777" w:rsidR="00206494" w:rsidRPr="00677FDF" w:rsidRDefault="00206494" w:rsidP="002E2FF9">
            <w:pPr>
              <w:jc w:val="center"/>
              <w:rPr>
                <w:rFonts w:cs="Arial"/>
                <w:b w:val="0"/>
                <w:bCs w:val="0"/>
              </w:rPr>
            </w:pPr>
          </w:p>
        </w:tc>
        <w:tc>
          <w:tcPr>
            <w:tcW w:w="5228" w:type="dxa"/>
          </w:tcPr>
          <w:p w14:paraId="0717A3CD" w14:textId="77777777" w:rsidR="00206494" w:rsidRPr="00867F52" w:rsidRDefault="00206494" w:rsidP="002E2FF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</w:rPr>
            </w:pPr>
            <w:r w:rsidRPr="00867F52">
              <w:rPr>
                <w:rFonts w:ascii="Arial" w:hAnsi="Arial" w:cs="Arial"/>
                <w:bCs/>
              </w:rPr>
              <w:t>Feature/analysis strand</w:t>
            </w:r>
          </w:p>
          <w:p w14:paraId="30F39EFA" w14:textId="77777777" w:rsidR="00206494" w:rsidRPr="00677FDF" w:rsidRDefault="00206494" w:rsidP="002E2FF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Cs/>
              </w:rPr>
            </w:pPr>
          </w:p>
        </w:tc>
      </w:tr>
    </w:tbl>
    <w:p w14:paraId="2225F877" w14:textId="77777777" w:rsidR="00206494" w:rsidRDefault="00206494" w:rsidP="00206494">
      <w:pPr>
        <w:pStyle w:val="MDPI41tablecaption"/>
        <w:ind w:left="0"/>
      </w:pPr>
    </w:p>
    <w:p w14:paraId="25B9A79A" w14:textId="77777777" w:rsidR="00206494" w:rsidRDefault="00206494" w:rsidP="00206494">
      <w:pPr>
        <w:spacing w:line="240" w:lineRule="auto"/>
        <w:jc w:val="left"/>
        <w:rPr>
          <w:rFonts w:eastAsia="Times New Roman" w:cs="Cordia New"/>
          <w:noProof w:val="0"/>
          <w:sz w:val="18"/>
          <w:szCs w:val="22"/>
          <w:lang w:eastAsia="de-DE" w:bidi="en-US"/>
        </w:rPr>
      </w:pPr>
      <w:r>
        <w:br w:type="page"/>
      </w:r>
    </w:p>
    <w:p w14:paraId="5E5F8587" w14:textId="37299B2E" w:rsidR="00206494" w:rsidRPr="00FA04F1" w:rsidRDefault="00C207A0" w:rsidP="00206494">
      <w:pPr>
        <w:pStyle w:val="MDPI52figure"/>
      </w:pPr>
      <w:r>
        <w:rPr>
          <w:noProof/>
          <w:lang w:val="de-DE" w:bidi="ar-SA"/>
        </w:rPr>
        <w:lastRenderedPageBreak/>
        <w:drawing>
          <wp:inline distT="0" distB="0" distL="0" distR="0" wp14:anchorId="0776C652" wp14:editId="5E27C7D2">
            <wp:extent cx="6629400" cy="6515100"/>
            <wp:effectExtent l="0" t="0" r="0" b="0"/>
            <wp:docPr id="1667967346" name="Grafik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629400" cy="65151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19269EE" w14:textId="25B6A4C7" w:rsidR="00206494" w:rsidRPr="00F9408E" w:rsidRDefault="00206494" w:rsidP="00206494">
      <w:pPr>
        <w:pStyle w:val="MDPI32textnoindent"/>
        <w:ind w:left="0"/>
      </w:pPr>
      <w:r w:rsidRPr="00B42712">
        <w:rPr>
          <w:b/>
        </w:rPr>
        <w:t xml:space="preserve">Figure </w:t>
      </w:r>
      <w:r>
        <w:rPr>
          <w:b/>
        </w:rPr>
        <w:t>S</w:t>
      </w:r>
      <w:r w:rsidRPr="00B42712">
        <w:rPr>
          <w:b/>
        </w:rPr>
        <w:t xml:space="preserve">1. </w:t>
      </w:r>
      <w:r w:rsidRPr="00BF7FF7">
        <w:rPr>
          <w:bCs/>
        </w:rPr>
        <w:t xml:space="preserve">Mapped reads of the 5’-end-specific transcript </w:t>
      </w:r>
      <w:proofErr w:type="gramStart"/>
      <w:r w:rsidRPr="00BF7FF7">
        <w:rPr>
          <w:bCs/>
        </w:rPr>
        <w:t>library</w:t>
      </w:r>
      <w:proofErr w:type="gramEnd"/>
      <w:r w:rsidR="002E5081">
        <w:rPr>
          <w:bCs/>
        </w:rPr>
        <w:t xml:space="preserve"> in exemplary genomic regions</w:t>
      </w:r>
      <w:r w:rsidRPr="00BF7FF7">
        <w:rPr>
          <w:bCs/>
        </w:rPr>
        <w:t>.</w:t>
      </w:r>
      <w:r w:rsidRPr="00B42712">
        <w:rPr>
          <w:b/>
        </w:rPr>
        <w:t xml:space="preserve"> </w:t>
      </w:r>
      <w:r>
        <w:t xml:space="preserve">The reads (black) are filtered and mapped to the reference genome U00096.3. The coverage of the reads associated to their respective location on the genome is visualized with </w:t>
      </w:r>
      <w:proofErr w:type="spellStart"/>
      <w:r>
        <w:t>ReadXplorer</w:t>
      </w:r>
      <w:proofErr w:type="spellEnd"/>
      <w:r w:rsidR="003A40E2">
        <w:t xml:space="preserve"> </w:t>
      </w:r>
      <w:sdt>
        <w:sdtPr>
          <w:alias w:val="To edit, see citavi.com/edit"/>
          <w:tag w:val="CitaviPlaceholder#2a478161-9fad-493d-a11f-d329e9915000"/>
          <w:id w:val="-1223523496"/>
          <w:placeholder>
            <w:docPart w:val="DefaultPlaceholder_-1854013440"/>
          </w:placeholder>
        </w:sdtPr>
        <w:sdtContent>
          <w:r w:rsidR="003A40E2">
            <w:rPr>
              <w:noProof/>
            </w:rPr>
            <w:fldChar w:fldCharType="begin"/>
          </w:r>
          <w:r w:rsidR="00216FE5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xN2E5YjExLWFjNmMtNDU0NS05MmQ3LTE5ODAwNmQxYWUxYiIsIlJhbmdlTGVuZ3RoIjozLCJSZWZlcmVuY2VJZCI6ImEzMmI1ZTRiLWU3YjUtNDFkYS04Nzg1LTAxZjJhMDAxN2Mw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QTUM0MjE3Mjc5IiwiVXJpU3RyaW5nIjoiaHR0cHM6Ly93d3cubmNiaS5ubG0ubmloLmdvdi9wbWMvYXJ0aWNsZXMvUE1DNDIxNzI3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EiLCJDcmVhdGVkT24iOiIyMDIzLTA0LTA1VDEzOjEzOjIyIiwiTW9kaWZpZWRCeSI6Il9QYXNjYSIsIklkIjoiZGIyMGMzNzctY2I5YS00NzI3LTlkMGYtYjI2NjdjNWFkZmE4IiwiTW9kaWZpZWRPbiI6IjIwMjMtMDQtMDVUMTM6MTM6MjI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kzL2Jpb2luZm9ybWF0aWNzL2J0dTIwNSIsIlVyaVN0cmluZyI6Imh0dHBzOi8vZG9pLm9yZy8xMC4xMDkzL2Jpb2luZm9ybWF0aWNzL2J0dTIw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EiLCJDcmVhdGVkT24iOiIyMDIzLTA0LTA1VDEzOjEzOjIyIiwiTW9kaWZpZWRCeSI6Il9QYXNjYSIsIklkIjoiOGNlMGQ4MWMtMWMwMi00YWZhLWIxMWUtMmNjMjA5MTQ5NmIxIiwiTW9kaWZpZWRPbiI6IjIwMjMtMDQtMDVUMTM6MTM6MjI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IyNDc5MDE1NyIsIlVyaVN0cmluZyI6Imh0dHA6Ly93d3cubmNiaS5ubG0ubmloLmdvdi9wdWJtZWQvMjQ3OTAxNTc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}</w:instrText>
          </w:r>
          <w:r w:rsidR="003A40E2">
            <w:rPr>
              <w:noProof/>
            </w:rPr>
            <w:fldChar w:fldCharType="separate"/>
          </w:r>
          <w:r w:rsidR="003A40E2">
            <w:rPr>
              <w:noProof/>
            </w:rPr>
            <w:t>[2]</w:t>
          </w:r>
          <w:r w:rsidR="003A40E2">
            <w:rPr>
              <w:noProof/>
            </w:rPr>
            <w:fldChar w:fldCharType="end"/>
          </w:r>
        </w:sdtContent>
      </w:sdt>
      <w:r>
        <w:t>.</w:t>
      </w:r>
      <w:r w:rsidR="00C207A0">
        <w:t xml:space="preserve"> (A) Representation of the </w:t>
      </w:r>
      <w:r w:rsidR="00F9408E">
        <w:t xml:space="preserve">mapped read distribution in the </w:t>
      </w:r>
      <w:r w:rsidR="00C207A0">
        <w:t xml:space="preserve">genomic region 110,000-150,000 bp of the </w:t>
      </w:r>
      <w:r w:rsidR="00C207A0">
        <w:rPr>
          <w:i/>
        </w:rPr>
        <w:t xml:space="preserve">E. coli </w:t>
      </w:r>
      <w:r w:rsidR="00C207A0">
        <w:t xml:space="preserve">genome. </w:t>
      </w:r>
      <w:r w:rsidR="00F9408E">
        <w:t>The genomic DNA for the ROSE-Eσ</w:t>
      </w:r>
      <w:r w:rsidR="00F9408E">
        <w:rPr>
          <w:vertAlign w:val="superscript"/>
        </w:rPr>
        <w:t>70</w:t>
      </w:r>
      <w:r w:rsidR="00F9408E">
        <w:t xml:space="preserve"> experiment was isolated with Phenol-Chloroform Isoamyl alcohol (top), with the </w:t>
      </w:r>
      <w:proofErr w:type="spellStart"/>
      <w:r w:rsidR="00F9408E">
        <w:t>NucleoSpin</w:t>
      </w:r>
      <w:proofErr w:type="spellEnd"/>
      <w:r w:rsidR="00F9408E">
        <w:t xml:space="preserve"> Microbial DNA Kit from </w:t>
      </w:r>
      <w:proofErr w:type="spellStart"/>
      <w:r w:rsidR="00F9408E">
        <w:t>Macherey</w:t>
      </w:r>
      <w:proofErr w:type="spellEnd"/>
      <w:r w:rsidR="00F9408E">
        <w:t>-</w:t>
      </w:r>
      <w:proofErr w:type="gramStart"/>
      <w:r w:rsidR="00F9408E">
        <w:t>Nagel  (</w:t>
      </w:r>
      <w:proofErr w:type="gramEnd"/>
      <w:r w:rsidR="00F9408E">
        <w:t xml:space="preserve">middle) and with the </w:t>
      </w:r>
      <w:r w:rsidR="00F9408E" w:rsidRPr="00B31C3F">
        <w:t>Quick-DNA Universal Kit</w:t>
      </w:r>
      <w:r w:rsidR="00F9408E">
        <w:t xml:space="preserve"> from </w:t>
      </w:r>
      <w:proofErr w:type="spellStart"/>
      <w:r w:rsidR="00F9408E">
        <w:t>Zymo</w:t>
      </w:r>
      <w:proofErr w:type="spellEnd"/>
      <w:r w:rsidR="00F9408E">
        <w:t xml:space="preserve"> (bottom). (B) Exemplary read stack for the </w:t>
      </w:r>
      <w:proofErr w:type="spellStart"/>
      <w:r w:rsidR="00F9408E">
        <w:rPr>
          <w:i/>
        </w:rPr>
        <w:t>rpsU-dnaG-rpoD</w:t>
      </w:r>
      <w:proofErr w:type="spellEnd"/>
      <w:r w:rsidR="00F9408E">
        <w:rPr>
          <w:i/>
        </w:rPr>
        <w:t xml:space="preserve"> </w:t>
      </w:r>
      <w:r w:rsidR="00F9408E">
        <w:t>operon generated by ROSE-Eσ</w:t>
      </w:r>
      <w:r w:rsidR="00F9408E">
        <w:rPr>
          <w:vertAlign w:val="superscript"/>
        </w:rPr>
        <w:t>70</w:t>
      </w:r>
      <w:r w:rsidR="00F9408E">
        <w:t xml:space="preserve">. (C) Exemplary read stacks for the genes </w:t>
      </w:r>
      <w:proofErr w:type="spellStart"/>
      <w:r w:rsidR="00F9408E">
        <w:rPr>
          <w:i/>
        </w:rPr>
        <w:t>nadB</w:t>
      </w:r>
      <w:proofErr w:type="spellEnd"/>
      <w:r w:rsidR="00F9408E">
        <w:rPr>
          <w:i/>
        </w:rPr>
        <w:t xml:space="preserve"> </w:t>
      </w:r>
      <w:r w:rsidR="00F9408E">
        <w:t xml:space="preserve">on the sense strand and </w:t>
      </w:r>
      <w:proofErr w:type="spellStart"/>
      <w:r w:rsidR="00F9408E">
        <w:rPr>
          <w:i/>
        </w:rPr>
        <w:t>sigE</w:t>
      </w:r>
      <w:proofErr w:type="spellEnd"/>
      <w:r w:rsidR="00F9408E">
        <w:t xml:space="preserve"> on the antisense strand generated by ROSE-Eσ</w:t>
      </w:r>
      <w:r w:rsidR="00F9408E">
        <w:rPr>
          <w:vertAlign w:val="superscript"/>
        </w:rPr>
        <w:t>70</w:t>
      </w:r>
      <w:r w:rsidR="00F9408E">
        <w:t>.</w:t>
      </w:r>
    </w:p>
    <w:p w14:paraId="38F699CA" w14:textId="77777777" w:rsidR="00206494" w:rsidRDefault="00206494" w:rsidP="00206494">
      <w:pPr>
        <w:pStyle w:val="MDPI32textnoindent"/>
        <w:ind w:left="0"/>
      </w:pPr>
    </w:p>
    <w:p w14:paraId="6776BB6A" w14:textId="77777777" w:rsidR="00206494" w:rsidRDefault="00206494" w:rsidP="00206494">
      <w:pPr>
        <w:pStyle w:val="MDPI52figure"/>
      </w:pPr>
      <w:r w:rsidRPr="006A03A9">
        <w:object w:dxaOrig="8211" w:dyaOrig="6281" w14:anchorId="6E0389F1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10.4pt;height:317.4pt" o:ole="">
            <v:imagedata r:id="rId8" o:title=""/>
          </v:shape>
          <o:OLEObject Type="Embed" ProgID="Origin95.Graph" ShapeID="_x0000_i1025" DrawAspect="Content" ObjectID="_1743864743" r:id="rId9"/>
        </w:object>
      </w:r>
      <w:r>
        <w:t xml:space="preserve"> </w:t>
      </w:r>
    </w:p>
    <w:p w14:paraId="5100B3F6" w14:textId="2089BB94" w:rsidR="00206494" w:rsidRDefault="00206494" w:rsidP="00206494">
      <w:pPr>
        <w:pStyle w:val="MDPI31text"/>
        <w:ind w:left="0" w:firstLine="0"/>
      </w:pPr>
      <w:r w:rsidRPr="00F36A22">
        <w:rPr>
          <w:b/>
          <w:bCs/>
        </w:rPr>
        <w:t xml:space="preserve">Figure </w:t>
      </w:r>
      <w:r>
        <w:rPr>
          <w:b/>
          <w:bCs/>
        </w:rPr>
        <w:t>S</w:t>
      </w:r>
      <w:r w:rsidRPr="00F36A22">
        <w:rPr>
          <w:b/>
          <w:bCs/>
        </w:rPr>
        <w:t>2.</w:t>
      </w:r>
      <w:r>
        <w:t xml:space="preserve"> Distribution of the identified </w:t>
      </w:r>
      <w:r w:rsidR="00C1323C">
        <w:t>transcription start sites (</w:t>
      </w:r>
      <w:r>
        <w:t>TSS</w:t>
      </w:r>
      <w:r w:rsidR="00C1323C">
        <w:t>)</w:t>
      </w:r>
      <w:r>
        <w:t xml:space="preserve"> by ROSE and by Thomason </w:t>
      </w:r>
      <w:r>
        <w:rPr>
          <w:i/>
        </w:rPr>
        <w:t xml:space="preserve">et al. </w:t>
      </w:r>
      <w:r>
        <w:t xml:space="preserve">in relation to their distance to the published TSS in </w:t>
      </w:r>
      <w:proofErr w:type="spellStart"/>
      <w:r>
        <w:t>RegulonDB</w:t>
      </w:r>
      <w:proofErr w:type="spellEnd"/>
      <w:r w:rsidR="003A40E2">
        <w:t xml:space="preserve"> </w:t>
      </w:r>
      <w:sdt>
        <w:sdtPr>
          <w:alias w:val="To edit, see citavi.com/edit"/>
          <w:tag w:val="CitaviPlaceholder#f6c338e8-19c8-4876-b235-30ed20790682"/>
          <w:id w:val="-709259549"/>
          <w:placeholder>
            <w:docPart w:val="DefaultPlaceholder_-1854013440"/>
          </w:placeholder>
        </w:sdtPr>
        <w:sdtContent>
          <w:r w:rsidR="003A40E2">
            <w:rPr>
              <w:noProof/>
            </w:rPr>
            <w:fldChar w:fldCharType="begin"/>
          </w:r>
          <w:r w:rsidR="007F3643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zMWNmNzNhLWMzMjEtNGQyZC1iNjJiLTZlMTk3NmMwYmNmMiIsIlJhbmdlTGVuZ3RoIjozLCJSZWZlcmVuY2VJZCI6IjU3ODAzMDFiLTVkZjgtNDEzMC1hYTZhLTdjYjc2OTRhYWQ1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OTMvbmFyL2dreTEwNzciLCJVcmlTdHJpbmciOiJodHRwczovL2RvaS5vcmcvMTAuMTA5My9uYXIvZ2t5MTA3N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hIiwiQ3JlYXRlZE9uIjoiMjAyMy0wNC0wNVQxMzoxOToxMyIsIk1vZGlmaWVkQnkiOiJfUGFzY2EiLCJJZCI6Ijc0YjdiYTI4LWUzNTgtNDI2Ny1iNzBiLWU0ZGY0YWEyYWFjZCIsIk1vZGlmaWVkT24iOiIyMDIzLTA0LTA1VDEzOjE5OjEz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UE1DNjMyNDAzMSIsIlVyaVN0cmluZyI6Imh0dHBzOi8vd3d3Lm5jYmkubmxtLm5paC5nb3YvcG1jL2FydGljbGVzL1BNQzYzMjQwMzE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}</w:instrText>
          </w:r>
          <w:r w:rsidR="003A40E2">
            <w:rPr>
              <w:noProof/>
            </w:rPr>
            <w:fldChar w:fldCharType="separate"/>
          </w:r>
          <w:r w:rsidR="007F3643">
            <w:rPr>
              <w:noProof/>
            </w:rPr>
            <w:t>[4]</w:t>
          </w:r>
          <w:r w:rsidR="003A40E2">
            <w:rPr>
              <w:noProof/>
            </w:rPr>
            <w:fldChar w:fldCharType="end"/>
          </w:r>
        </w:sdtContent>
      </w:sdt>
      <w:r w:rsidRPr="00B42712">
        <w:t>.</w:t>
      </w:r>
      <w:r>
        <w:t xml:space="preserve"> </w:t>
      </w:r>
    </w:p>
    <w:p w14:paraId="2304D822" w14:textId="77777777" w:rsidR="00206494" w:rsidRDefault="00206494" w:rsidP="00206494">
      <w:pPr>
        <w:pStyle w:val="MDPI31text"/>
        <w:ind w:left="0" w:firstLine="0"/>
      </w:pPr>
    </w:p>
    <w:p w14:paraId="0BE45C2F" w14:textId="77777777" w:rsidR="00206494" w:rsidRDefault="00206494" w:rsidP="00206494">
      <w:pPr>
        <w:pStyle w:val="MDPI31text"/>
        <w:ind w:left="0" w:firstLine="0"/>
      </w:pPr>
    </w:p>
    <w:p w14:paraId="52B123A8" w14:textId="77777777" w:rsidR="00206494" w:rsidRDefault="00206494" w:rsidP="00206494">
      <w:pPr>
        <w:pStyle w:val="MDPI52figure"/>
      </w:pPr>
      <w:r>
        <w:rPr>
          <w:noProof/>
          <w:lang w:val="de-DE" w:bidi="ar-SA"/>
        </w:rPr>
        <w:drawing>
          <wp:inline distT="0" distB="0" distL="0" distR="0" wp14:anchorId="2832B886" wp14:editId="3CDDC7CB">
            <wp:extent cx="5762625" cy="3067050"/>
            <wp:effectExtent l="0" t="0" r="9525" b="0"/>
            <wp:docPr id="6" name="Grafik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2625" cy="3067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0B1C0CA" w14:textId="6ED2A956" w:rsidR="00206494" w:rsidRDefault="00206494" w:rsidP="00206494">
      <w:pPr>
        <w:pStyle w:val="MDPI31text"/>
        <w:ind w:left="0" w:firstLine="0"/>
      </w:pPr>
      <w:r w:rsidRPr="00B42712">
        <w:rPr>
          <w:b/>
        </w:rPr>
        <w:t xml:space="preserve">Figure </w:t>
      </w:r>
      <w:r>
        <w:rPr>
          <w:b/>
        </w:rPr>
        <w:t>S3</w:t>
      </w:r>
      <w:r w:rsidRPr="00B42712">
        <w:rPr>
          <w:b/>
        </w:rPr>
        <w:t>.</w:t>
      </w:r>
      <w:r>
        <w:rPr>
          <w:b/>
        </w:rPr>
        <w:t xml:space="preserve"> </w:t>
      </w:r>
      <w:r w:rsidRPr="00F36A22">
        <w:rPr>
          <w:bCs/>
        </w:rPr>
        <w:t xml:space="preserve">Coverage of mapped reads on the reference genome with </w:t>
      </w:r>
      <w:r w:rsidR="00165C66">
        <w:rPr>
          <w:bCs/>
        </w:rPr>
        <w:t>an emphasis</w:t>
      </w:r>
      <w:r w:rsidRPr="00F36A22">
        <w:rPr>
          <w:bCs/>
        </w:rPr>
        <w:t xml:space="preserve"> on gene </w:t>
      </w:r>
      <w:proofErr w:type="spellStart"/>
      <w:r w:rsidRPr="00F36A22">
        <w:rPr>
          <w:bCs/>
          <w:i/>
        </w:rPr>
        <w:t>stpA</w:t>
      </w:r>
      <w:proofErr w:type="spellEnd"/>
      <w:r w:rsidRPr="00F36A22">
        <w:rPr>
          <w:bCs/>
          <w:i/>
        </w:rPr>
        <w:t>.</w:t>
      </w:r>
      <w:r>
        <w:rPr>
          <w:b/>
        </w:rPr>
        <w:t xml:space="preserve"> </w:t>
      </w:r>
      <w:proofErr w:type="spellStart"/>
      <w:r>
        <w:t>Readcount</w:t>
      </w:r>
      <w:proofErr w:type="spellEnd"/>
      <w:r>
        <w:t xml:space="preserve"> in the promoter region of </w:t>
      </w:r>
      <w:proofErr w:type="spellStart"/>
      <w:r>
        <w:rPr>
          <w:i/>
        </w:rPr>
        <w:t>stpA</w:t>
      </w:r>
      <w:proofErr w:type="spellEnd"/>
      <w:r>
        <w:rPr>
          <w:i/>
        </w:rPr>
        <w:t xml:space="preserve"> </w:t>
      </w:r>
      <w:r>
        <w:t xml:space="preserve">from the </w:t>
      </w:r>
      <w:r>
        <w:rPr>
          <w:i/>
        </w:rPr>
        <w:t xml:space="preserve">E. coli </w:t>
      </w:r>
      <w:r>
        <w:t>ROSE-E</w:t>
      </w:r>
      <w:r w:rsidRPr="006A03A9">
        <w:rPr>
          <w:rFonts w:cs="Calibri"/>
        </w:rPr>
        <w:t>σ</w:t>
      </w:r>
      <w:r w:rsidRPr="006A03A9">
        <w:rPr>
          <w:vertAlign w:val="superscript"/>
        </w:rPr>
        <w:t>70</w:t>
      </w:r>
      <w:r>
        <w:rPr>
          <w:vertAlign w:val="superscript"/>
        </w:rPr>
        <w:t xml:space="preserve"> </w:t>
      </w:r>
      <w:r>
        <w:t xml:space="preserve">(top), </w:t>
      </w:r>
      <w:r>
        <w:rPr>
          <w:i/>
        </w:rPr>
        <w:t xml:space="preserve">E. coli in vivo </w:t>
      </w:r>
      <w:r>
        <w:t xml:space="preserve">Wildtype strain (middle) and </w:t>
      </w:r>
      <w:r>
        <w:rPr>
          <w:i/>
        </w:rPr>
        <w:t xml:space="preserve">E. coli in vivo </w:t>
      </w:r>
      <w:proofErr w:type="spellStart"/>
      <w:r>
        <w:t>Δ</w:t>
      </w:r>
      <w:r>
        <w:rPr>
          <w:i/>
        </w:rPr>
        <w:t>hns</w:t>
      </w:r>
      <w:proofErr w:type="spellEnd"/>
      <w:r>
        <w:t xml:space="preserve"> knockout strain (bottom). The mapping took place on the respective reference genome (</w:t>
      </w:r>
      <w:r w:rsidRPr="006A03A9">
        <w:t>U00096.3</w:t>
      </w:r>
      <w:r>
        <w:t xml:space="preserve">) and is visualized with </w:t>
      </w:r>
      <w:proofErr w:type="spellStart"/>
      <w:r>
        <w:t>ReadXplorer</w:t>
      </w:r>
      <w:proofErr w:type="spellEnd"/>
      <w:r w:rsidR="003A40E2">
        <w:t xml:space="preserve"> </w:t>
      </w:r>
      <w:sdt>
        <w:sdtPr>
          <w:alias w:val="To edit, see citavi.com/edit"/>
          <w:tag w:val="CitaviPlaceholder#34e65783-dae9-473a-ac1c-e0ef2b81c8b7"/>
          <w:id w:val="-1088612352"/>
          <w:placeholder>
            <w:docPart w:val="DefaultPlaceholder_-1854013440"/>
          </w:placeholder>
        </w:sdtPr>
        <w:sdtContent>
          <w:r w:rsidR="003A40E2">
            <w:rPr>
              <w:noProof/>
            </w:rPr>
            <w:fldChar w:fldCharType="begin"/>
          </w:r>
          <w:r w:rsidR="00216FE5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iODU0OWEyLTYyOWMtNDYxYi1hMjAxLTUwZjkxZGRjYTNiNyIsIlJhbmdlTGVuZ3RoIjozLCJSZWZlcmVuY2VJZCI6ImEzMmI1ZTRiLWU3YjUtNDFkYS04Nzg1LTAxZjJhMDAxN2Mw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QTUM0MjE3Mjc5IiwiVXJpU3RyaW5nIjoiaHR0cHM6Ly93d3cubmNiaS5ubG0ubmloLmdvdi9wbWMvYXJ0aWNsZXMvUE1DNDIxNzI3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EiLCJDcmVhdGVkT24iOiIyMDIzLTA0LTA1VDEzOjEzOjIyIiwiTW9kaWZpZWRCeSI6Il9QYXNjYSIsIklkIjoiZGIyMGMzNzctY2I5YS00NzI3LTlkMGYtYjI2NjdjNWFkZmE4IiwiTW9kaWZpZWRPbiI6IjIwMjMtMDQtMDVUMTM6MTM6MjI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kzL2Jpb2luZm9ybWF0aWNzL2J0dTIwNSIsIlVyaVN0cmluZyI6Imh0dHBzOi8vZG9pLm9yZy8xMC4xMDkzL2Jpb2luZm9ybWF0aWNzL2J0dTIw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EiLCJDcmVhdGVkT24iOiIyMDIzLTA0LTA1VDEzOjEzOjIyIiwiTW9kaWZpZWRCeSI6Il9QYXNjYSIsIklkIjoiOGNlMGQ4MWMtMWMwMi00YWZhLWIxMWUtMmNjMjA5MTQ5NmIxIiwiTW9kaWZpZWRPbiI6IjIwMjMtMDQtMDVUMTM6MTM6MjI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IyNDc5MDE1NyIsIlVyaVN0cmluZyI6Imh0dHA6Ly93d3cubmNiaS5ubG0ubmloLmdvdi9wdWJtZWQvMjQ3OTAxNTc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}</w:instrText>
          </w:r>
          <w:r w:rsidR="003A40E2">
            <w:rPr>
              <w:noProof/>
            </w:rPr>
            <w:fldChar w:fldCharType="separate"/>
          </w:r>
          <w:r w:rsidR="003A40E2">
            <w:rPr>
              <w:noProof/>
            </w:rPr>
            <w:t>[2]</w:t>
          </w:r>
          <w:r w:rsidR="003A40E2">
            <w:rPr>
              <w:noProof/>
            </w:rPr>
            <w:fldChar w:fldCharType="end"/>
          </w:r>
        </w:sdtContent>
      </w:sdt>
      <w:r>
        <w:t>.</w:t>
      </w:r>
    </w:p>
    <w:p w14:paraId="6E3E00A3" w14:textId="77777777" w:rsidR="00206494" w:rsidRDefault="00206494" w:rsidP="00206494">
      <w:pPr>
        <w:pStyle w:val="MDPI31text"/>
        <w:ind w:left="0" w:firstLine="0"/>
      </w:pPr>
    </w:p>
    <w:p w14:paraId="5BAB65C6" w14:textId="77777777" w:rsidR="00206494" w:rsidRDefault="00206494" w:rsidP="00206494">
      <w:pPr>
        <w:pStyle w:val="MDPI52figure"/>
      </w:pPr>
      <w:r>
        <w:rPr>
          <w:noProof/>
          <w:lang w:val="de-DE" w:bidi="ar-SA"/>
        </w:rPr>
        <w:drawing>
          <wp:inline distT="0" distB="0" distL="0" distR="0" wp14:anchorId="23468BCB" wp14:editId="646DA470">
            <wp:extent cx="5762625" cy="3067050"/>
            <wp:effectExtent l="0" t="0" r="9525" b="0"/>
            <wp:docPr id="1048731618" name="Grafik 10487316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2625" cy="3067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8FF23E9" w14:textId="40E7663A" w:rsidR="00206494" w:rsidRPr="00F36A22" w:rsidRDefault="00206494" w:rsidP="003A40E2">
      <w:pPr>
        <w:pStyle w:val="MDPI31text"/>
        <w:ind w:left="0" w:firstLine="0"/>
      </w:pPr>
      <w:r w:rsidRPr="00B42712">
        <w:rPr>
          <w:b/>
        </w:rPr>
        <w:t xml:space="preserve">Figure </w:t>
      </w:r>
      <w:r>
        <w:rPr>
          <w:b/>
        </w:rPr>
        <w:t>S4</w:t>
      </w:r>
      <w:r w:rsidRPr="00B42712">
        <w:rPr>
          <w:b/>
        </w:rPr>
        <w:t>.</w:t>
      </w:r>
      <w:r>
        <w:rPr>
          <w:b/>
        </w:rPr>
        <w:t xml:space="preserve"> </w:t>
      </w:r>
      <w:r w:rsidRPr="00F36A22">
        <w:rPr>
          <w:bCs/>
        </w:rPr>
        <w:t xml:space="preserve">Coverage of mapped reads on the reference genome with </w:t>
      </w:r>
      <w:r w:rsidR="00165C66">
        <w:rPr>
          <w:bCs/>
        </w:rPr>
        <w:t>an emphasis</w:t>
      </w:r>
      <w:r w:rsidRPr="00F36A22">
        <w:rPr>
          <w:bCs/>
        </w:rPr>
        <w:t xml:space="preserve"> on gene </w:t>
      </w:r>
      <w:proofErr w:type="spellStart"/>
      <w:r w:rsidRPr="00F36A22">
        <w:rPr>
          <w:bCs/>
          <w:i/>
        </w:rPr>
        <w:t>ftnA</w:t>
      </w:r>
      <w:proofErr w:type="spellEnd"/>
      <w:r w:rsidRPr="00F36A22">
        <w:rPr>
          <w:bCs/>
          <w:i/>
        </w:rPr>
        <w:t>.</w:t>
      </w:r>
      <w:r>
        <w:rPr>
          <w:b/>
        </w:rPr>
        <w:t xml:space="preserve"> </w:t>
      </w:r>
      <w:proofErr w:type="spellStart"/>
      <w:r>
        <w:t>Readcount</w:t>
      </w:r>
      <w:proofErr w:type="spellEnd"/>
      <w:r>
        <w:t xml:space="preserve"> in the promoter region of </w:t>
      </w:r>
      <w:proofErr w:type="spellStart"/>
      <w:r>
        <w:rPr>
          <w:i/>
        </w:rPr>
        <w:t>ftnA</w:t>
      </w:r>
      <w:proofErr w:type="spellEnd"/>
      <w:r>
        <w:rPr>
          <w:i/>
        </w:rPr>
        <w:t xml:space="preserve"> </w:t>
      </w:r>
      <w:r>
        <w:t xml:space="preserve">from the </w:t>
      </w:r>
      <w:r>
        <w:rPr>
          <w:i/>
        </w:rPr>
        <w:t xml:space="preserve">E. coli </w:t>
      </w:r>
      <w:r>
        <w:t>ROSE-E</w:t>
      </w:r>
      <w:r w:rsidRPr="006A03A9">
        <w:rPr>
          <w:rFonts w:cs="Calibri"/>
        </w:rPr>
        <w:t>σ</w:t>
      </w:r>
      <w:r w:rsidRPr="006A03A9">
        <w:rPr>
          <w:vertAlign w:val="superscript"/>
        </w:rPr>
        <w:t>70</w:t>
      </w:r>
      <w:r>
        <w:rPr>
          <w:vertAlign w:val="superscript"/>
        </w:rPr>
        <w:t xml:space="preserve"> </w:t>
      </w:r>
      <w:r>
        <w:t xml:space="preserve">(top), </w:t>
      </w:r>
      <w:r>
        <w:rPr>
          <w:i/>
        </w:rPr>
        <w:t xml:space="preserve">E. coli in vivo </w:t>
      </w:r>
      <w:r>
        <w:t xml:space="preserve">Wildtype strain (middle) and </w:t>
      </w:r>
      <w:r>
        <w:rPr>
          <w:i/>
        </w:rPr>
        <w:t xml:space="preserve">E. coli in vivo </w:t>
      </w:r>
      <w:proofErr w:type="spellStart"/>
      <w:r>
        <w:t>Δ</w:t>
      </w:r>
      <w:r>
        <w:rPr>
          <w:i/>
        </w:rPr>
        <w:t>hns</w:t>
      </w:r>
      <w:proofErr w:type="spellEnd"/>
      <w:r>
        <w:t xml:space="preserve"> knockout strain (bottom). The mapping took place on the respective reference genome (</w:t>
      </w:r>
      <w:r w:rsidRPr="006A03A9">
        <w:t>U00096.3</w:t>
      </w:r>
      <w:r>
        <w:t xml:space="preserve">) and is visualized with </w:t>
      </w:r>
      <w:proofErr w:type="spellStart"/>
      <w:r>
        <w:t>ReadXplorer</w:t>
      </w:r>
      <w:proofErr w:type="spellEnd"/>
      <w:r w:rsidR="003A40E2">
        <w:t xml:space="preserve"> </w:t>
      </w:r>
      <w:sdt>
        <w:sdtPr>
          <w:alias w:val="To edit, see citavi.com/edit"/>
          <w:tag w:val="CitaviPlaceholder#c1d4484c-61fc-4459-9ef5-51f2dd29e444"/>
          <w:id w:val="-38671493"/>
          <w:placeholder>
            <w:docPart w:val="DefaultPlaceholder_-1854013440"/>
          </w:placeholder>
        </w:sdtPr>
        <w:sdtContent>
          <w:r w:rsidR="003A40E2">
            <w:rPr>
              <w:noProof/>
            </w:rPr>
            <w:fldChar w:fldCharType="begin"/>
          </w:r>
          <w:r w:rsidR="00216FE5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4M2YwZjIzLTlkODUtNGZiZC1iMzkzLWM3ZTBhYjYwOWQ0NSIsIlJhbmdlTGVuZ3RoIjozLCJSZWZlcmVuY2VJZCI6ImEzMmI1ZTRiLWU3YjUtNDFkYS04Nzg1LTAxZjJhMDAxN2Mw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QTUM0MjE3Mjc5IiwiVXJpU3RyaW5nIjoiaHR0cHM6Ly93d3cubmNiaS5ubG0ubmloLmdvdi9wbWMvYXJ0aWNsZXMvUE1DNDIxNzI3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EiLCJDcmVhdGVkT24iOiIyMDIzLTA0LTA1VDEzOjEzOjIyIiwiTW9kaWZpZWRCeSI6Il9QYXNjYSIsIklkIjoiZGIyMGMzNzctY2I5YS00NzI3LTlkMGYtYjI2NjdjNWFkZmE4IiwiTW9kaWZpZWRPbiI6IjIwMjMtMDQtMDVUMTM6MTM6MjI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kzL2Jpb2luZm9ybWF0aWNzL2J0dTIwNSIsIlVyaVN0cmluZyI6Imh0dHBzOi8vZG9pLm9yZy8xMC4xMDkzL2Jpb2luZm9ybWF0aWNzL2J0dTIw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EiLCJDcmVhdGVkT24iOiIyMDIzLTA0LTA1VDEzOjEzOjIyIiwiTW9kaWZpZWRCeSI6Il9QYXNjYSIsIklkIjoiOGNlMGQ4MWMtMWMwMi00YWZhLWIxMWUtMmNjMjA5MTQ5NmIxIiwiTW9kaWZpZWRPbiI6IjIwMjMtMDQtMDVUMTM6MTM6MjI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IyNDc5MDE1NyIsIlVyaVN0cmluZyI6Imh0dHA6Ly93d3cubmNiaS5ubG0ubmloLmdvdi9wdWJtZWQvMjQ3OTAxNTc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}</w:instrText>
          </w:r>
          <w:r w:rsidR="003A40E2">
            <w:rPr>
              <w:noProof/>
            </w:rPr>
            <w:fldChar w:fldCharType="separate"/>
          </w:r>
          <w:r w:rsidR="003A40E2">
            <w:rPr>
              <w:noProof/>
            </w:rPr>
            <w:t>[2]</w:t>
          </w:r>
          <w:r w:rsidR="003A40E2">
            <w:rPr>
              <w:noProof/>
            </w:rPr>
            <w:fldChar w:fldCharType="end"/>
          </w:r>
        </w:sdtContent>
      </w:sdt>
      <w:r>
        <w:t>.</w:t>
      </w:r>
    </w:p>
    <w:p w14:paraId="5F116BE6" w14:textId="77777777" w:rsidR="00206494" w:rsidRDefault="00206494" w:rsidP="00206494">
      <w:pPr>
        <w:pStyle w:val="MDPI52figure"/>
      </w:pPr>
      <w:r>
        <w:rPr>
          <w:noProof/>
          <w:lang w:val="de-DE" w:bidi="ar-SA"/>
        </w:rPr>
        <w:drawing>
          <wp:inline distT="0" distB="0" distL="0" distR="0" wp14:anchorId="5D4A57A5" wp14:editId="0811318E">
            <wp:extent cx="5762625" cy="3067050"/>
            <wp:effectExtent l="0" t="0" r="9525" b="0"/>
            <wp:docPr id="170363506" name="Grafik 170363506" descr="Ein Bild, das Text enthält.&#10;&#10;Automatisch generierte Beschreibu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0363506" name="Grafik 170363506" descr="Ein Bild, das Text enthält.&#10;&#10;Automatisch generierte Beschreibung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2625" cy="3067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A65309F" w14:textId="2DAB2D95" w:rsidR="00206494" w:rsidRDefault="00206494" w:rsidP="00206494">
      <w:pPr>
        <w:pStyle w:val="MDPI31text"/>
        <w:ind w:left="0" w:firstLine="0"/>
      </w:pPr>
      <w:r w:rsidRPr="00B42712">
        <w:rPr>
          <w:b/>
        </w:rPr>
        <w:t xml:space="preserve">Figure </w:t>
      </w:r>
      <w:r>
        <w:rPr>
          <w:b/>
        </w:rPr>
        <w:t>S5</w:t>
      </w:r>
      <w:r w:rsidRPr="00B42712">
        <w:rPr>
          <w:b/>
        </w:rPr>
        <w:t>.</w:t>
      </w:r>
      <w:r>
        <w:rPr>
          <w:b/>
        </w:rPr>
        <w:t xml:space="preserve"> </w:t>
      </w:r>
      <w:r w:rsidRPr="00F36A22">
        <w:rPr>
          <w:bCs/>
        </w:rPr>
        <w:t xml:space="preserve">Coverage of mapped reads on the reference genome with </w:t>
      </w:r>
      <w:r w:rsidR="00165C66">
        <w:rPr>
          <w:bCs/>
        </w:rPr>
        <w:t xml:space="preserve">an emphasis </w:t>
      </w:r>
      <w:r w:rsidRPr="00F36A22">
        <w:rPr>
          <w:bCs/>
        </w:rPr>
        <w:t xml:space="preserve">on gene </w:t>
      </w:r>
      <w:proofErr w:type="spellStart"/>
      <w:r w:rsidRPr="00F36A22">
        <w:rPr>
          <w:bCs/>
          <w:i/>
        </w:rPr>
        <w:t>yjjZ</w:t>
      </w:r>
      <w:proofErr w:type="spellEnd"/>
      <w:r w:rsidRPr="00F36A22">
        <w:rPr>
          <w:bCs/>
        </w:rPr>
        <w:t xml:space="preserve">. </w:t>
      </w:r>
      <w:proofErr w:type="spellStart"/>
      <w:r w:rsidRPr="00F36A22">
        <w:rPr>
          <w:bCs/>
        </w:rPr>
        <w:t>Readcount</w:t>
      </w:r>
      <w:proofErr w:type="spellEnd"/>
      <w:r>
        <w:t xml:space="preserve"> in the promoter region of </w:t>
      </w:r>
      <w:proofErr w:type="spellStart"/>
      <w:r>
        <w:rPr>
          <w:i/>
        </w:rPr>
        <w:t>yjjZ</w:t>
      </w:r>
      <w:proofErr w:type="spellEnd"/>
      <w:r>
        <w:rPr>
          <w:i/>
        </w:rPr>
        <w:t xml:space="preserve"> </w:t>
      </w:r>
      <w:r>
        <w:t xml:space="preserve">from the </w:t>
      </w:r>
      <w:r>
        <w:rPr>
          <w:i/>
        </w:rPr>
        <w:t xml:space="preserve">E. coli </w:t>
      </w:r>
      <w:r>
        <w:t>ROSE-E</w:t>
      </w:r>
      <w:r w:rsidRPr="006A03A9">
        <w:rPr>
          <w:rFonts w:cs="Calibri"/>
        </w:rPr>
        <w:t>σ</w:t>
      </w:r>
      <w:r w:rsidRPr="006A03A9">
        <w:rPr>
          <w:vertAlign w:val="superscript"/>
        </w:rPr>
        <w:t>70</w:t>
      </w:r>
      <w:r>
        <w:rPr>
          <w:vertAlign w:val="superscript"/>
        </w:rPr>
        <w:t xml:space="preserve"> </w:t>
      </w:r>
      <w:r>
        <w:t xml:space="preserve">(top), </w:t>
      </w:r>
      <w:r>
        <w:rPr>
          <w:i/>
        </w:rPr>
        <w:t xml:space="preserve">E. coli in vivo </w:t>
      </w:r>
      <w:r>
        <w:t xml:space="preserve">Wildtype strain (middle) and </w:t>
      </w:r>
      <w:r>
        <w:rPr>
          <w:i/>
        </w:rPr>
        <w:t xml:space="preserve">E. coli in vivo </w:t>
      </w:r>
      <w:proofErr w:type="spellStart"/>
      <w:r>
        <w:t>Δ</w:t>
      </w:r>
      <w:r>
        <w:rPr>
          <w:i/>
        </w:rPr>
        <w:t>fur</w:t>
      </w:r>
      <w:proofErr w:type="spellEnd"/>
      <w:r>
        <w:t xml:space="preserve"> knockout strain (bottom). The mapping took place on the respective reference genome (</w:t>
      </w:r>
      <w:r w:rsidRPr="006A03A9">
        <w:t>U00096.3</w:t>
      </w:r>
      <w:r>
        <w:t xml:space="preserve">) and is visualized with </w:t>
      </w:r>
      <w:proofErr w:type="spellStart"/>
      <w:r>
        <w:t>ReadXplorer</w:t>
      </w:r>
      <w:proofErr w:type="spellEnd"/>
      <w:r w:rsidR="003A40E2">
        <w:t xml:space="preserve"> </w:t>
      </w:r>
      <w:sdt>
        <w:sdtPr>
          <w:alias w:val="To edit, see citavi.com/edit"/>
          <w:tag w:val="CitaviPlaceholder#9a8714d7-49c7-4325-9469-63545d3e4784"/>
          <w:id w:val="-1689524581"/>
          <w:placeholder>
            <w:docPart w:val="DefaultPlaceholder_-1854013440"/>
          </w:placeholder>
        </w:sdtPr>
        <w:sdtContent>
          <w:r w:rsidR="003A40E2">
            <w:rPr>
              <w:noProof/>
            </w:rPr>
            <w:fldChar w:fldCharType="begin"/>
          </w:r>
          <w:r w:rsidR="00216FE5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zNDliZGQ5LTA3OTEtNDY3Zi05MmJhLTg0N2U1MzgzODRiNCIsIlJhbmdlTGVuZ3RoIjozLCJSZWZlcmVuY2VJZCI6ImEzMmI1ZTRiLWU3YjUtNDFkYS04Nzg1LTAxZjJhMDAxN2Mw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QTUM0MjE3Mjc5IiwiVXJpU3RyaW5nIjoiaHR0cHM6Ly93d3cubmNiaS5ubG0ubmloLmdvdi9wbWMvYXJ0aWNsZXMvUE1DNDIxNzI3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EiLCJDcmVhdGVkT24iOiIyMDIzLTA0LTA1VDEzOjEzOjIyIiwiTW9kaWZpZWRCeSI6Il9QYXNjYSIsIklkIjoiZGIyMGMzNzctY2I5YS00NzI3LTlkMGYtYjI2NjdjNWFkZmE4IiwiTW9kaWZpZWRPbiI6IjIwMjMtMDQtMDVUMTM6MTM6MjI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kzL2Jpb2luZm9ybWF0aWNzL2J0dTIwNSIsIlVyaVN0cmluZyI6Imh0dHBzOi8vZG9pLm9yZy8xMC4xMDkzL2Jpb2luZm9ybWF0aWNzL2J0dTIw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EiLCJDcmVhdGVkT24iOiIyMDIzLTA0LTA1VDEzOjEzOjIyIiwiTW9kaWZpZWRCeSI6Il9QYXNjYSIsIklkIjoiOGNlMGQ4MWMtMWMwMi00YWZhLWIxMWUtMmNjMjA5MTQ5NmIxIiwiTW9kaWZpZWRPbiI6IjIwMjMtMDQtMDVUMTM6MTM6MjI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IyNDc5MDE1NyIsIlVyaVN0cmluZyI6Imh0dHA6Ly93d3cubmNiaS5ubG0ubmloLmdvdi9wdWJtZWQvMjQ3OTAxNTc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}</w:instrText>
          </w:r>
          <w:r w:rsidR="003A40E2">
            <w:rPr>
              <w:noProof/>
            </w:rPr>
            <w:fldChar w:fldCharType="separate"/>
          </w:r>
          <w:r w:rsidR="003A40E2">
            <w:rPr>
              <w:noProof/>
            </w:rPr>
            <w:t>[2]</w:t>
          </w:r>
          <w:r w:rsidR="003A40E2">
            <w:rPr>
              <w:noProof/>
            </w:rPr>
            <w:fldChar w:fldCharType="end"/>
          </w:r>
        </w:sdtContent>
      </w:sdt>
      <w:r>
        <w:t>.</w:t>
      </w:r>
    </w:p>
    <w:p w14:paraId="570703F9" w14:textId="77777777" w:rsidR="00206494" w:rsidRDefault="00206494" w:rsidP="00206494">
      <w:pPr>
        <w:spacing w:line="480" w:lineRule="auto"/>
        <w:rPr>
          <w:rFonts w:ascii="Arial" w:hAnsi="Arial"/>
          <w:bCs/>
        </w:rPr>
      </w:pPr>
    </w:p>
    <w:p w14:paraId="43305AD9" w14:textId="77777777" w:rsidR="00206494" w:rsidRDefault="00206494" w:rsidP="00206494">
      <w:pPr>
        <w:pStyle w:val="MDPI52figure"/>
      </w:pPr>
      <w:r>
        <w:rPr>
          <w:noProof/>
          <w:lang w:val="de-DE" w:bidi="ar-SA"/>
        </w:rPr>
        <w:lastRenderedPageBreak/>
        <w:drawing>
          <wp:inline distT="0" distB="0" distL="0" distR="0" wp14:anchorId="16A6DB8C" wp14:editId="1A413DDD">
            <wp:extent cx="5762625" cy="3086100"/>
            <wp:effectExtent l="0" t="0" r="9525" b="0"/>
            <wp:docPr id="460396528" name="Grafik 4603965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2625" cy="30861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11A062F" w14:textId="1DF11B46" w:rsidR="00206494" w:rsidRPr="00F36A22" w:rsidRDefault="00206494" w:rsidP="00206494">
      <w:pPr>
        <w:pStyle w:val="MDPI31text"/>
        <w:ind w:left="0" w:firstLine="0"/>
        <w:rPr>
          <w:bCs/>
        </w:rPr>
      </w:pPr>
      <w:r w:rsidRPr="00F36A22">
        <w:rPr>
          <w:b/>
        </w:rPr>
        <w:t>Figure S6.</w:t>
      </w:r>
      <w:r w:rsidRPr="00F36A22">
        <w:rPr>
          <w:bCs/>
        </w:rPr>
        <w:t xml:space="preserve"> Coverage of mapped reads on the reference genome with </w:t>
      </w:r>
      <w:r w:rsidR="00165C66">
        <w:rPr>
          <w:bCs/>
        </w:rPr>
        <w:t xml:space="preserve">an emphasis </w:t>
      </w:r>
      <w:r w:rsidRPr="00F36A22">
        <w:rPr>
          <w:bCs/>
        </w:rPr>
        <w:t xml:space="preserve">on gene </w:t>
      </w:r>
      <w:proofErr w:type="spellStart"/>
      <w:r w:rsidRPr="00F36A22">
        <w:rPr>
          <w:bCs/>
          <w:i/>
        </w:rPr>
        <w:t>fepA</w:t>
      </w:r>
      <w:proofErr w:type="spellEnd"/>
      <w:r w:rsidRPr="00F36A22">
        <w:rPr>
          <w:bCs/>
        </w:rPr>
        <w:t xml:space="preserve">. </w:t>
      </w:r>
      <w:proofErr w:type="spellStart"/>
      <w:r w:rsidRPr="00F36A22">
        <w:rPr>
          <w:bCs/>
        </w:rPr>
        <w:t>Readcount</w:t>
      </w:r>
      <w:proofErr w:type="spellEnd"/>
      <w:r w:rsidRPr="00F36A22">
        <w:rPr>
          <w:bCs/>
        </w:rPr>
        <w:t xml:space="preserve"> in the promoter region of </w:t>
      </w:r>
      <w:proofErr w:type="spellStart"/>
      <w:r w:rsidRPr="00F36A22">
        <w:rPr>
          <w:bCs/>
          <w:i/>
        </w:rPr>
        <w:t>fepA</w:t>
      </w:r>
      <w:proofErr w:type="spellEnd"/>
      <w:r w:rsidRPr="00F36A22">
        <w:rPr>
          <w:bCs/>
          <w:i/>
        </w:rPr>
        <w:t xml:space="preserve"> </w:t>
      </w:r>
      <w:r w:rsidRPr="00F36A22">
        <w:rPr>
          <w:bCs/>
        </w:rPr>
        <w:t xml:space="preserve">from the </w:t>
      </w:r>
      <w:r w:rsidRPr="00F36A22">
        <w:rPr>
          <w:bCs/>
          <w:i/>
        </w:rPr>
        <w:t xml:space="preserve">E. coli </w:t>
      </w:r>
      <w:r w:rsidRPr="00F36A22">
        <w:rPr>
          <w:bCs/>
        </w:rPr>
        <w:t>ROSE-E</w:t>
      </w:r>
      <w:r w:rsidRPr="00F36A22">
        <w:rPr>
          <w:rFonts w:cs="Calibri"/>
          <w:bCs/>
        </w:rPr>
        <w:t>σ</w:t>
      </w:r>
      <w:r w:rsidRPr="00F36A22">
        <w:rPr>
          <w:bCs/>
          <w:vertAlign w:val="superscript"/>
        </w:rPr>
        <w:t xml:space="preserve">70 </w:t>
      </w:r>
      <w:r w:rsidRPr="00F36A22">
        <w:rPr>
          <w:bCs/>
        </w:rPr>
        <w:t xml:space="preserve">(top), </w:t>
      </w:r>
      <w:r w:rsidRPr="00F36A22">
        <w:rPr>
          <w:bCs/>
          <w:i/>
        </w:rPr>
        <w:t xml:space="preserve">E. coli in vivo </w:t>
      </w:r>
      <w:r w:rsidRPr="00F36A22">
        <w:rPr>
          <w:bCs/>
        </w:rPr>
        <w:t xml:space="preserve">Wildtype strain (middle) and </w:t>
      </w:r>
      <w:r w:rsidRPr="00F36A22">
        <w:rPr>
          <w:bCs/>
          <w:i/>
        </w:rPr>
        <w:t xml:space="preserve">E. coli in vivo </w:t>
      </w:r>
      <w:proofErr w:type="spellStart"/>
      <w:r w:rsidRPr="00F36A22">
        <w:rPr>
          <w:bCs/>
        </w:rPr>
        <w:t>Δ</w:t>
      </w:r>
      <w:r w:rsidRPr="00F36A22">
        <w:rPr>
          <w:bCs/>
          <w:i/>
        </w:rPr>
        <w:t>fur</w:t>
      </w:r>
      <w:proofErr w:type="spellEnd"/>
      <w:r w:rsidRPr="00F36A22">
        <w:rPr>
          <w:bCs/>
        </w:rPr>
        <w:t xml:space="preserve"> knockout strain (bottom). The mapping took place on the respective reference genome (U00096.3) and is visualized with </w:t>
      </w:r>
      <w:proofErr w:type="spellStart"/>
      <w:r w:rsidRPr="00F36A22">
        <w:rPr>
          <w:bCs/>
        </w:rPr>
        <w:t>ReadXplorer</w:t>
      </w:r>
      <w:proofErr w:type="spellEnd"/>
      <w:r w:rsidR="003A40E2">
        <w:rPr>
          <w:bCs/>
        </w:rPr>
        <w:t xml:space="preserve"> </w:t>
      </w:r>
      <w:sdt>
        <w:sdtPr>
          <w:rPr>
            <w:bCs/>
          </w:rPr>
          <w:alias w:val="To edit, see citavi.com/edit"/>
          <w:tag w:val="CitaviPlaceholder#bb4dbac5-31fa-4eef-bb7a-a64aa333aa83"/>
          <w:id w:val="-254218101"/>
          <w:placeholder>
            <w:docPart w:val="DefaultPlaceholder_-1854013440"/>
          </w:placeholder>
        </w:sdtPr>
        <w:sdtContent>
          <w:r w:rsidR="003A40E2">
            <w:rPr>
              <w:bCs/>
              <w:noProof/>
            </w:rPr>
            <w:fldChar w:fldCharType="begin"/>
          </w:r>
          <w:r w:rsidR="00216FE5">
            <w:rPr>
              <w:bCs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jZThlMzRjLTNkNmUtNDc1My05NGQwLTEwMDNkNTUzY2RlMyIsIlJhbmdlTGVuZ3RoIjozLCJSZWZlcmVuY2VJZCI6ImEzMmI1ZTRiLWU3YjUtNDFkYS04Nzg1LTAxZjJhMDAxN2Mw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QTUM0MjE3Mjc5IiwiVXJpU3RyaW5nIjoiaHR0cHM6Ly93d3cubmNiaS5ubG0ubmloLmdvdi9wbWMvYXJ0aWNsZXMvUE1DNDIxNzI3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EiLCJDcmVhdGVkT24iOiIyMDIzLTA0LTA1VDEzOjEzOjIyIiwiTW9kaWZpZWRCeSI6Il9QYXNjYSIsIklkIjoiZGIyMGMzNzctY2I5YS00NzI3LTlkMGYtYjI2NjdjNWFkZmE4IiwiTW9kaWZpZWRPbiI6IjIwMjMtMDQtMDVUMTM6MTM6MjI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kzL2Jpb2luZm9ybWF0aWNzL2J0dTIwNSIsIlVyaVN0cmluZyI6Imh0dHBzOi8vZG9pLm9yZy8xMC4xMDkzL2Jpb2luZm9ybWF0aWNzL2J0dTIw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EiLCJDcmVhdGVkT24iOiIyMDIzLTA0LTA1VDEzOjEzOjIyIiwiTW9kaWZpZWRCeSI6Il9QYXNjYSIsIklkIjoiOGNlMGQ4MWMtMWMwMi00YWZhLWIxMWUtMmNjMjA5MTQ5NmIxIiwiTW9kaWZpZWRPbiI6IjIwMjMtMDQtMDVUMTM6MTM6MjI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IyNDc5MDE1NyIsIlVyaVN0cmluZyI6Imh0dHA6Ly93d3cubmNiaS5ubG0ubmloLmdvdi9wdWJtZWQvMjQ3OTAxNTc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}</w:instrText>
          </w:r>
          <w:r w:rsidR="003A40E2">
            <w:rPr>
              <w:bCs/>
              <w:noProof/>
            </w:rPr>
            <w:fldChar w:fldCharType="separate"/>
          </w:r>
          <w:r w:rsidR="003A40E2">
            <w:rPr>
              <w:bCs/>
              <w:noProof/>
            </w:rPr>
            <w:t>[2]</w:t>
          </w:r>
          <w:r w:rsidR="003A40E2">
            <w:rPr>
              <w:bCs/>
              <w:noProof/>
            </w:rPr>
            <w:fldChar w:fldCharType="end"/>
          </w:r>
        </w:sdtContent>
      </w:sdt>
      <w:r w:rsidRPr="00F36A22">
        <w:rPr>
          <w:bCs/>
        </w:rPr>
        <w:t>.</w:t>
      </w:r>
    </w:p>
    <w:p w14:paraId="4E6BFA43" w14:textId="77777777" w:rsidR="00206494" w:rsidRDefault="00206494" w:rsidP="00206494">
      <w:pPr>
        <w:spacing w:line="480" w:lineRule="auto"/>
        <w:rPr>
          <w:rFonts w:ascii="Arial" w:hAnsi="Arial"/>
          <w:bCs/>
        </w:rPr>
      </w:pPr>
    </w:p>
    <w:p w14:paraId="1F6CB73B" w14:textId="77777777" w:rsidR="00206494" w:rsidRDefault="00206494" w:rsidP="00206494">
      <w:pPr>
        <w:pStyle w:val="MDPI52figure"/>
      </w:pPr>
      <w:r>
        <w:rPr>
          <w:noProof/>
          <w:lang w:val="de-DE" w:bidi="ar-SA"/>
        </w:rPr>
        <w:drawing>
          <wp:inline distT="0" distB="0" distL="0" distR="0" wp14:anchorId="53EEFD02" wp14:editId="126D18A3">
            <wp:extent cx="5762625" cy="3076575"/>
            <wp:effectExtent l="0" t="0" r="9525" b="0"/>
            <wp:docPr id="4" name="Grafik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2625" cy="30765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8BE1293" w14:textId="699D21A9" w:rsidR="00206494" w:rsidRDefault="00206494" w:rsidP="00206494">
      <w:pPr>
        <w:pStyle w:val="MDPI31text"/>
        <w:ind w:left="0" w:firstLine="0"/>
      </w:pPr>
      <w:r w:rsidRPr="00B42712">
        <w:rPr>
          <w:b/>
        </w:rPr>
        <w:t xml:space="preserve">Figure </w:t>
      </w:r>
      <w:r>
        <w:rPr>
          <w:b/>
        </w:rPr>
        <w:t>S7</w:t>
      </w:r>
      <w:r w:rsidRPr="00B42712">
        <w:rPr>
          <w:b/>
        </w:rPr>
        <w:t>.</w:t>
      </w:r>
      <w:r>
        <w:rPr>
          <w:b/>
        </w:rPr>
        <w:t xml:space="preserve"> </w:t>
      </w:r>
      <w:r w:rsidRPr="00F36A22">
        <w:rPr>
          <w:bCs/>
        </w:rPr>
        <w:t xml:space="preserve">Coverage of mapped reads on the reference genome with </w:t>
      </w:r>
      <w:r w:rsidR="00165C66">
        <w:rPr>
          <w:bCs/>
        </w:rPr>
        <w:t xml:space="preserve">an emphasis </w:t>
      </w:r>
      <w:r w:rsidRPr="00F36A22">
        <w:rPr>
          <w:bCs/>
        </w:rPr>
        <w:t xml:space="preserve">on gene </w:t>
      </w:r>
      <w:proofErr w:type="spellStart"/>
      <w:r w:rsidRPr="00F36A22">
        <w:rPr>
          <w:bCs/>
          <w:i/>
        </w:rPr>
        <w:t>glcC</w:t>
      </w:r>
      <w:proofErr w:type="spellEnd"/>
      <w:r w:rsidRPr="00F36A22">
        <w:rPr>
          <w:bCs/>
        </w:rPr>
        <w:t>.</w:t>
      </w:r>
      <w:r>
        <w:rPr>
          <w:b/>
        </w:rPr>
        <w:t xml:space="preserve"> </w:t>
      </w:r>
      <w:proofErr w:type="spellStart"/>
      <w:r>
        <w:t>Readcount</w:t>
      </w:r>
      <w:proofErr w:type="spellEnd"/>
      <w:r>
        <w:t xml:space="preserve"> in the promoter region of </w:t>
      </w:r>
      <w:proofErr w:type="spellStart"/>
      <w:r>
        <w:rPr>
          <w:i/>
        </w:rPr>
        <w:t>glcC</w:t>
      </w:r>
      <w:proofErr w:type="spellEnd"/>
      <w:r>
        <w:rPr>
          <w:i/>
        </w:rPr>
        <w:t xml:space="preserve"> </w:t>
      </w:r>
      <w:r>
        <w:t xml:space="preserve">from the </w:t>
      </w:r>
      <w:r>
        <w:rPr>
          <w:i/>
        </w:rPr>
        <w:t xml:space="preserve">E. coli </w:t>
      </w:r>
      <w:r>
        <w:t>ROSE-E</w:t>
      </w:r>
      <w:r w:rsidRPr="006A03A9">
        <w:rPr>
          <w:rFonts w:cs="Calibri"/>
        </w:rPr>
        <w:t>σ</w:t>
      </w:r>
      <w:r w:rsidRPr="006A03A9">
        <w:rPr>
          <w:vertAlign w:val="superscript"/>
        </w:rPr>
        <w:t>70</w:t>
      </w:r>
      <w:r>
        <w:rPr>
          <w:vertAlign w:val="superscript"/>
        </w:rPr>
        <w:t xml:space="preserve"> </w:t>
      </w:r>
      <w:r>
        <w:t xml:space="preserve">(top), </w:t>
      </w:r>
      <w:r>
        <w:rPr>
          <w:i/>
        </w:rPr>
        <w:t xml:space="preserve">E. coli in vivo </w:t>
      </w:r>
      <w:r>
        <w:t xml:space="preserve">Wildtype strain (middle) and </w:t>
      </w:r>
      <w:r>
        <w:rPr>
          <w:i/>
        </w:rPr>
        <w:t xml:space="preserve">E. coli in vivo </w:t>
      </w:r>
      <w:proofErr w:type="spellStart"/>
      <w:r>
        <w:t>Δ</w:t>
      </w:r>
      <w:r>
        <w:rPr>
          <w:i/>
        </w:rPr>
        <w:t>fis</w:t>
      </w:r>
      <w:proofErr w:type="spellEnd"/>
      <w:r>
        <w:t xml:space="preserve"> knockout strain (bottom). The mapping took place on the respective reference genome (</w:t>
      </w:r>
      <w:r w:rsidRPr="006A03A9">
        <w:t>U00096.3</w:t>
      </w:r>
      <w:r>
        <w:t xml:space="preserve">) and is visualized with </w:t>
      </w:r>
      <w:proofErr w:type="spellStart"/>
      <w:r>
        <w:t>ReadXplorer</w:t>
      </w:r>
      <w:proofErr w:type="spellEnd"/>
      <w:r w:rsidR="003A40E2">
        <w:t xml:space="preserve"> </w:t>
      </w:r>
      <w:sdt>
        <w:sdtPr>
          <w:alias w:val="To edit, see citavi.com/edit"/>
          <w:tag w:val="CitaviPlaceholder#4bd796d5-a541-4dd0-a683-ae4cf55f0412"/>
          <w:id w:val="1477949576"/>
          <w:placeholder>
            <w:docPart w:val="DefaultPlaceholder_-1854013440"/>
          </w:placeholder>
        </w:sdtPr>
        <w:sdtContent>
          <w:r w:rsidR="003A40E2">
            <w:rPr>
              <w:noProof/>
            </w:rPr>
            <w:fldChar w:fldCharType="begin"/>
          </w:r>
          <w:r w:rsidR="00216FE5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YzMxZTFjLWU2YTktNGU1My05NWU2LTViNTJkM2MwNTQ3NCIsIlJhbmdlTGVuZ3RoIjozLCJSZWZlcmVuY2VJZCI6ImEzMmI1ZTRiLWU3YjUtNDFkYS04Nzg1LTAxZjJhMDAxN2Mw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QTUM0MjE3Mjc5IiwiVXJpU3RyaW5nIjoiaHR0cHM6Ly93d3cubmNiaS5ubG0ubmloLmdvdi9wbWMvYXJ0aWNsZXMvUE1DNDIxNzI3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EiLCJDcmVhdGVkT24iOiIyMDIzLTA0LTA1VDEzOjEzOjIyIiwiTW9kaWZpZWRCeSI6Il9QYXNjYSIsIklkIjoiZGIyMGMzNzctY2I5YS00NzI3LTlkMGYtYjI2NjdjNWFkZmE4IiwiTW9kaWZpZWRPbiI6IjIwMjMtMDQtMDVUMTM6MTM6MjI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kzL2Jpb2luZm9ybWF0aWNzL2J0dTIwNSIsIlVyaVN0cmluZyI6Imh0dHBzOi8vZG9pLm9yZy8xMC4xMDkzL2Jpb2luZm9ybWF0aWNzL2J0dTIw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EiLCJDcmVhdGVkT24iOiIyMDIzLTA0LTA1VDEzOjEzOjIyIiwiTW9kaWZpZWRCeSI6Il9QYXNjYSIsIklkIjoiOGNlMGQ4MWMtMWMwMi00YWZhLWIxMWUtMmNjMjA5MTQ5NmIxIiwiTW9kaWZpZWRPbiI6IjIwMjMtMDQtMDVUMTM6MTM6MjI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IyNDc5MDE1NyIsIlVyaVN0cmluZyI6Imh0dHA6Ly93d3cubmNiaS5ubG0ubmloLmdvdi9wdWJtZWQvMjQ3OTAxNTc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}</w:instrText>
          </w:r>
          <w:r w:rsidR="003A40E2">
            <w:rPr>
              <w:noProof/>
            </w:rPr>
            <w:fldChar w:fldCharType="separate"/>
          </w:r>
          <w:r w:rsidR="003A40E2">
            <w:rPr>
              <w:noProof/>
            </w:rPr>
            <w:t>[2]</w:t>
          </w:r>
          <w:r w:rsidR="003A40E2">
            <w:rPr>
              <w:noProof/>
            </w:rPr>
            <w:fldChar w:fldCharType="end"/>
          </w:r>
        </w:sdtContent>
      </w:sdt>
      <w:r>
        <w:t>.</w:t>
      </w:r>
    </w:p>
    <w:p w14:paraId="1EDB5776" w14:textId="77777777" w:rsidR="00206494" w:rsidRDefault="00206494" w:rsidP="00206494">
      <w:pPr>
        <w:pStyle w:val="MDPI31text"/>
        <w:ind w:left="0" w:firstLine="0"/>
      </w:pPr>
    </w:p>
    <w:p w14:paraId="5FB71D56" w14:textId="77777777" w:rsidR="00206494" w:rsidRDefault="00206494" w:rsidP="00206494">
      <w:pPr>
        <w:pStyle w:val="MDPI52figure"/>
      </w:pPr>
      <w:r>
        <w:rPr>
          <w:noProof/>
          <w:lang w:val="de-DE" w:bidi="ar-SA"/>
        </w:rPr>
        <w:lastRenderedPageBreak/>
        <w:drawing>
          <wp:inline distT="0" distB="0" distL="0" distR="0" wp14:anchorId="7E56CFB2" wp14:editId="636ADF7D">
            <wp:extent cx="5760720" cy="3056514"/>
            <wp:effectExtent l="0" t="0" r="0" b="0"/>
            <wp:docPr id="5" name="Grafik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305651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EED536C" w14:textId="52076605" w:rsidR="00206494" w:rsidRDefault="00206494" w:rsidP="00206494">
      <w:pPr>
        <w:pStyle w:val="MDPI32textnoindent"/>
        <w:ind w:left="0"/>
      </w:pPr>
      <w:r w:rsidRPr="00B42712">
        <w:rPr>
          <w:b/>
        </w:rPr>
        <w:t xml:space="preserve">Figure </w:t>
      </w:r>
      <w:r>
        <w:rPr>
          <w:b/>
        </w:rPr>
        <w:t>S8</w:t>
      </w:r>
      <w:r w:rsidRPr="00B42712">
        <w:rPr>
          <w:b/>
        </w:rPr>
        <w:t>.</w:t>
      </w:r>
      <w:r>
        <w:rPr>
          <w:b/>
        </w:rPr>
        <w:t xml:space="preserve"> </w:t>
      </w:r>
      <w:r w:rsidRPr="00F36A22">
        <w:rPr>
          <w:bCs/>
        </w:rPr>
        <w:t xml:space="preserve">Coverage of mapped reads on the reference genome with </w:t>
      </w:r>
      <w:r w:rsidR="00165C66">
        <w:rPr>
          <w:bCs/>
        </w:rPr>
        <w:t xml:space="preserve">an emphasis </w:t>
      </w:r>
      <w:r w:rsidRPr="00F36A22">
        <w:rPr>
          <w:bCs/>
        </w:rPr>
        <w:t xml:space="preserve">on gene </w:t>
      </w:r>
      <w:proofErr w:type="spellStart"/>
      <w:r w:rsidRPr="00F36A22">
        <w:rPr>
          <w:bCs/>
          <w:i/>
        </w:rPr>
        <w:t>aer</w:t>
      </w:r>
      <w:proofErr w:type="spellEnd"/>
      <w:r w:rsidRPr="00F36A22">
        <w:rPr>
          <w:bCs/>
          <w:i/>
        </w:rPr>
        <w:t>.</w:t>
      </w:r>
      <w:r>
        <w:rPr>
          <w:b/>
        </w:rPr>
        <w:t xml:space="preserve"> </w:t>
      </w:r>
      <w:proofErr w:type="spellStart"/>
      <w:r>
        <w:t>Readcount</w:t>
      </w:r>
      <w:proofErr w:type="spellEnd"/>
      <w:r>
        <w:t xml:space="preserve"> in the promoter region of </w:t>
      </w:r>
      <w:proofErr w:type="spellStart"/>
      <w:r>
        <w:rPr>
          <w:i/>
        </w:rPr>
        <w:t>aer</w:t>
      </w:r>
      <w:proofErr w:type="spellEnd"/>
      <w:r>
        <w:rPr>
          <w:i/>
        </w:rPr>
        <w:t xml:space="preserve"> </w:t>
      </w:r>
      <w:r>
        <w:t xml:space="preserve">from the </w:t>
      </w:r>
      <w:r>
        <w:rPr>
          <w:i/>
        </w:rPr>
        <w:t xml:space="preserve">E. coli </w:t>
      </w:r>
      <w:r>
        <w:t>ROSE-E</w:t>
      </w:r>
      <w:r w:rsidRPr="006A03A9">
        <w:rPr>
          <w:rFonts w:cs="Calibri"/>
        </w:rPr>
        <w:t>σ</w:t>
      </w:r>
      <w:r w:rsidRPr="006A03A9">
        <w:rPr>
          <w:vertAlign w:val="superscript"/>
        </w:rPr>
        <w:t>70</w:t>
      </w:r>
      <w:r>
        <w:rPr>
          <w:vertAlign w:val="superscript"/>
        </w:rPr>
        <w:t xml:space="preserve"> </w:t>
      </w:r>
      <w:r>
        <w:t xml:space="preserve">(top), </w:t>
      </w:r>
      <w:r>
        <w:rPr>
          <w:i/>
        </w:rPr>
        <w:t xml:space="preserve">E. coli in vivo </w:t>
      </w:r>
      <w:r>
        <w:t xml:space="preserve">Wildtype strain (middle) and </w:t>
      </w:r>
      <w:r>
        <w:rPr>
          <w:i/>
        </w:rPr>
        <w:t xml:space="preserve">E. coli in vivo </w:t>
      </w:r>
      <w:proofErr w:type="spellStart"/>
      <w:r>
        <w:t>Δ</w:t>
      </w:r>
      <w:r>
        <w:rPr>
          <w:i/>
        </w:rPr>
        <w:t>fis</w:t>
      </w:r>
      <w:proofErr w:type="spellEnd"/>
      <w:r>
        <w:t xml:space="preserve"> knockout strain (bottom). The mapping took place on the respective reference genome (</w:t>
      </w:r>
      <w:r w:rsidRPr="006A03A9">
        <w:t>U00096.3</w:t>
      </w:r>
      <w:r>
        <w:t xml:space="preserve">) and is visualized with </w:t>
      </w:r>
      <w:proofErr w:type="spellStart"/>
      <w:r>
        <w:t>ReadXplorer</w:t>
      </w:r>
      <w:proofErr w:type="spellEnd"/>
      <w:r w:rsidR="003A40E2">
        <w:t xml:space="preserve"> </w:t>
      </w:r>
      <w:sdt>
        <w:sdtPr>
          <w:alias w:val="To edit, see citavi.com/edit"/>
          <w:tag w:val="CitaviPlaceholder#ccd8e287-59ff-4a40-8e79-3df1a90a2c91"/>
          <w:id w:val="2076705330"/>
          <w:placeholder>
            <w:docPart w:val="DefaultPlaceholder_-1854013440"/>
          </w:placeholder>
        </w:sdtPr>
        <w:sdtContent>
          <w:r w:rsidR="003A40E2">
            <w:rPr>
              <w:noProof/>
            </w:rPr>
            <w:fldChar w:fldCharType="begin"/>
          </w:r>
          <w:r w:rsidR="00216FE5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3ZmQxNGRlLTI3YzMtNGY1ZC1hYWQ0LWNkODgxNmNiNDgyNCIsIlJhbmdlTGVuZ3RoIjozLCJSZWZlcmVuY2VJZCI6ImEzMmI1ZTRiLWU3YjUtNDFkYS04Nzg1LTAxZjJhMDAxN2Mw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QTUM0MjE3Mjc5IiwiVXJpU3RyaW5nIjoiaHR0cHM6Ly93d3cubmNiaS5ubG0ubmloLmdvdi9wbWMvYXJ0aWNsZXMvUE1DNDIxNzI3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EiLCJDcmVhdGVkT24iOiIyMDIzLTA0LTA1VDEzOjEzOjIyIiwiTW9kaWZpZWRCeSI6Il9QYXNjYSIsIklkIjoiZGIyMGMzNzctY2I5YS00NzI3LTlkMGYtYjI2NjdjNWFkZmE4IiwiTW9kaWZpZWRPbiI6IjIwMjMtMDQtMDVUMTM6MTM6MjI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kzL2Jpb2luZm9ybWF0aWNzL2J0dTIwNSIsIlVyaVN0cmluZyI6Imh0dHBzOi8vZG9pLm9yZy8xMC4xMDkzL2Jpb2luZm9ybWF0aWNzL2J0dTIw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EiLCJDcmVhdGVkT24iOiIyMDIzLTA0LTA1VDEzOjEzOjIyIiwiTW9kaWZpZWRCeSI6Il9QYXNjYSIsIklkIjoiOGNlMGQ4MWMtMWMwMi00YWZhLWIxMWUtMmNjMjA5MTQ5NmIxIiwiTW9kaWZpZWRPbiI6IjIwMjMtMDQtMDVUMTM6MTM6MjI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IyNDc5MDE1NyIsIlVyaVN0cmluZyI6Imh0dHA6Ly93d3cubmNiaS5ubG0ubmloLmdvdi9wdWJtZWQvMjQ3OTAxNTc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}</w:instrText>
          </w:r>
          <w:r w:rsidR="003A40E2">
            <w:rPr>
              <w:noProof/>
            </w:rPr>
            <w:fldChar w:fldCharType="separate"/>
          </w:r>
          <w:r w:rsidR="003A40E2">
            <w:rPr>
              <w:noProof/>
            </w:rPr>
            <w:t>[2]</w:t>
          </w:r>
          <w:r w:rsidR="003A40E2">
            <w:rPr>
              <w:noProof/>
            </w:rPr>
            <w:fldChar w:fldCharType="end"/>
          </w:r>
        </w:sdtContent>
      </w:sdt>
      <w:r>
        <w:t>.</w:t>
      </w:r>
    </w:p>
    <w:p w14:paraId="41A60E48" w14:textId="77777777" w:rsidR="00206494" w:rsidRPr="00BF7FF7" w:rsidRDefault="00206494" w:rsidP="00206494">
      <w:pPr>
        <w:pStyle w:val="MDPI32textnoindent"/>
      </w:pPr>
    </w:p>
    <w:p w14:paraId="2D05ACA0" w14:textId="77777777" w:rsidR="00206494" w:rsidRDefault="00206494"/>
    <w:sdt>
      <w:sdtPr>
        <w:rPr>
          <w:rFonts w:eastAsia="SimSun"/>
          <w:b w:val="0"/>
          <w:noProof/>
          <w:szCs w:val="20"/>
          <w:lang w:eastAsia="zh-CN" w:bidi="ar-SA"/>
        </w:rPr>
        <w:tag w:val="CitaviBibliography"/>
        <w:id w:val="1750918476"/>
        <w:placeholder>
          <w:docPart w:val="DefaultPlaceholder_-1854013440"/>
        </w:placeholder>
      </w:sdtPr>
      <w:sdtContent>
        <w:bookmarkStart w:id="1" w:name="_Hlk132214651" w:displacedByCustomXml="prev"/>
        <w:p w14:paraId="7E9FE4EC" w14:textId="3E430A5D" w:rsidR="003A40E2" w:rsidRDefault="003A40E2" w:rsidP="003A40E2">
          <w:pPr>
            <w:pStyle w:val="MDPI19classification"/>
          </w:pPr>
        </w:p>
        <w:bookmarkEnd w:id="1"/>
        <w:p w14:paraId="0F2BA63D" w14:textId="3A3F5173" w:rsidR="007F3643" w:rsidRDefault="003A40E2" w:rsidP="007511D3">
          <w:pPr>
            <w:pStyle w:val="MDPI19classification"/>
          </w:pPr>
          <w:r>
            <w:rPr>
              <w:rFonts w:asciiTheme="majorHAnsi" w:hAnsiTheme="majorHAnsi" w:cstheme="majorBidi"/>
              <w:color w:val="2F5496" w:themeColor="accent1" w:themeShade="BF"/>
              <w:sz w:val="32"/>
            </w:rPr>
            <w:fldChar w:fldCharType="begin"/>
          </w:r>
          <w:r>
            <w:instrText>ADDIN CitaviBibliography</w:instrText>
          </w:r>
          <w:r>
            <w:rPr>
              <w:rFonts w:asciiTheme="majorHAnsi" w:hAnsiTheme="majorHAnsi" w:cstheme="majorBidi"/>
              <w:color w:val="2F5496" w:themeColor="accent1" w:themeShade="BF"/>
              <w:sz w:val="32"/>
            </w:rPr>
            <w:fldChar w:fldCharType="separate"/>
          </w:r>
          <w:r w:rsidR="007F3643">
            <w:t>References</w:t>
          </w:r>
        </w:p>
        <w:p w14:paraId="5B3E4041" w14:textId="77777777" w:rsidR="007F3643" w:rsidRDefault="007F3643" w:rsidP="007F3643">
          <w:pPr>
            <w:pStyle w:val="CitaviBibliographyEntry"/>
          </w:pPr>
          <w:r>
            <w:t>1.</w:t>
          </w:r>
          <w:r>
            <w:tab/>
          </w:r>
          <w:bookmarkStart w:id="2" w:name="_CTVL001c9093a4672784c67a8baa7ceccee4f79"/>
          <w:r>
            <w:t>Otani, H.; Mouncey, N.J. RIViT-seq enables systematic identification of regulons of transcriptional machineries.</w:t>
          </w:r>
          <w:bookmarkEnd w:id="2"/>
          <w:r>
            <w:t xml:space="preserve"> </w:t>
          </w:r>
          <w:r w:rsidRPr="007F3643">
            <w:rPr>
              <w:i/>
            </w:rPr>
            <w:t>Nat. Commun.</w:t>
          </w:r>
          <w:r w:rsidRPr="007F3643">
            <w:t xml:space="preserve"> </w:t>
          </w:r>
          <w:r w:rsidRPr="007F3643">
            <w:rPr>
              <w:b/>
            </w:rPr>
            <w:t>2022</w:t>
          </w:r>
          <w:r w:rsidRPr="007F3643">
            <w:t xml:space="preserve">, </w:t>
          </w:r>
          <w:r w:rsidRPr="007F3643">
            <w:rPr>
              <w:i/>
            </w:rPr>
            <w:t>13</w:t>
          </w:r>
          <w:r w:rsidRPr="007F3643">
            <w:t>, 3502, doi:10.1038/s41467-022-31191-w.</w:t>
          </w:r>
        </w:p>
        <w:p w14:paraId="415DA13C" w14:textId="77777777" w:rsidR="007F3643" w:rsidRDefault="007F3643" w:rsidP="007F3643">
          <w:pPr>
            <w:pStyle w:val="CitaviBibliographyEntry"/>
          </w:pPr>
          <w:r>
            <w:t>2.</w:t>
          </w:r>
          <w:r>
            <w:tab/>
          </w:r>
          <w:bookmarkStart w:id="3" w:name="_CTVL001a32b5e4be7b541da878501f2a0017c01"/>
          <w:r>
            <w:t>Hilker, R.; Stadermann, K.B.; Doppmeier, D.; Kalinowski, J.; Stoye, J.; Straube, J.; Winnebald, J.; Goesmann, A. ReadXplorer--visualization and analysis of mapped sequences.</w:t>
          </w:r>
          <w:bookmarkEnd w:id="3"/>
          <w:r>
            <w:t xml:space="preserve"> </w:t>
          </w:r>
          <w:r w:rsidRPr="007F3643">
            <w:rPr>
              <w:i/>
            </w:rPr>
            <w:t>Bioinformatics</w:t>
          </w:r>
          <w:r w:rsidRPr="007F3643">
            <w:t xml:space="preserve"> </w:t>
          </w:r>
          <w:r w:rsidRPr="007F3643">
            <w:rPr>
              <w:b/>
            </w:rPr>
            <w:t>2014</w:t>
          </w:r>
          <w:r w:rsidRPr="007F3643">
            <w:t xml:space="preserve">, </w:t>
          </w:r>
          <w:r w:rsidRPr="007F3643">
            <w:rPr>
              <w:i/>
            </w:rPr>
            <w:t>30</w:t>
          </w:r>
          <w:r w:rsidRPr="007F3643">
            <w:t>, 2247–2254, doi:10.1093/bioinformatics/btu205.</w:t>
          </w:r>
        </w:p>
        <w:p w14:paraId="55203BA5" w14:textId="77777777" w:rsidR="007F3643" w:rsidRDefault="007F3643" w:rsidP="007F3643">
          <w:pPr>
            <w:pStyle w:val="CitaviBibliographyEntry"/>
          </w:pPr>
          <w:r>
            <w:t>3.</w:t>
          </w:r>
          <w:r>
            <w:tab/>
          </w:r>
          <w:bookmarkStart w:id="4" w:name="_CTVL00164927bddb2084ed99c38f36f3da00f8c"/>
          <w:r>
            <w:t>Hilker, R.; Stadermann, K.B.; Schwengers, O.; Anisiforov, E.; Jaenicke, S.; Weisshaar, B.; Zimmermann, T.; Goesmann, A. ReadXplorer 2-detailed read mapping analysis and visualization from one single source.</w:t>
          </w:r>
          <w:bookmarkEnd w:id="4"/>
          <w:r>
            <w:t xml:space="preserve"> </w:t>
          </w:r>
          <w:r w:rsidRPr="007F3643">
            <w:rPr>
              <w:i/>
            </w:rPr>
            <w:t>Bioinformatics</w:t>
          </w:r>
          <w:r w:rsidRPr="007F3643">
            <w:t xml:space="preserve"> </w:t>
          </w:r>
          <w:r w:rsidRPr="007F3643">
            <w:rPr>
              <w:b/>
            </w:rPr>
            <w:t>2016</w:t>
          </w:r>
          <w:r w:rsidRPr="007F3643">
            <w:t xml:space="preserve">, </w:t>
          </w:r>
          <w:r w:rsidRPr="007F3643">
            <w:rPr>
              <w:i/>
            </w:rPr>
            <w:t>32</w:t>
          </w:r>
          <w:r w:rsidRPr="007F3643">
            <w:t>, 3702–3708, doi:10.1093/bioinformatics/btw541.</w:t>
          </w:r>
        </w:p>
        <w:p w14:paraId="79570F82" w14:textId="54023176" w:rsidR="003A40E2" w:rsidRDefault="007F3643" w:rsidP="007F3643">
          <w:pPr>
            <w:pStyle w:val="CitaviBibliographyEntry"/>
          </w:pPr>
          <w:r>
            <w:t>4.</w:t>
          </w:r>
          <w:r>
            <w:tab/>
          </w:r>
          <w:bookmarkStart w:id="5" w:name="_CTVL0015780301b5df84130aa6a7cb7694aad58"/>
          <w:r>
            <w:t>Santos-Zavaleta, A.; Salgado, H.; Gama-Castro, S.; Sánchez-Pérez, M.; Gómez-Romero, L.; Ledezma-Tejeida, D.; García-Sotelo, J.S.; Alquicira-Hernández, K.; Muñiz-Rascado, L.J.; Peña-Loredo, P.; et al. RegulonDB v 10.5: tackling challenges to unify classic and high throughput knowledge of gene regulation in E. coli K-12.</w:t>
          </w:r>
          <w:bookmarkEnd w:id="5"/>
          <w:r>
            <w:t xml:space="preserve"> </w:t>
          </w:r>
          <w:r w:rsidRPr="007F3643">
            <w:rPr>
              <w:i/>
            </w:rPr>
            <w:t>Nucleic Acids Res.</w:t>
          </w:r>
          <w:r w:rsidRPr="007F3643">
            <w:t xml:space="preserve"> </w:t>
          </w:r>
          <w:r w:rsidRPr="007F3643">
            <w:rPr>
              <w:b/>
            </w:rPr>
            <w:t>2019</w:t>
          </w:r>
          <w:r w:rsidRPr="007F3643">
            <w:t xml:space="preserve">, </w:t>
          </w:r>
          <w:r w:rsidRPr="007F3643">
            <w:rPr>
              <w:i/>
            </w:rPr>
            <w:t>47</w:t>
          </w:r>
          <w:r w:rsidRPr="007F3643">
            <w:t>, D212-D220, doi:10.1093/nar/gky1077.</w:t>
          </w:r>
          <w:r w:rsidR="003A40E2">
            <w:fldChar w:fldCharType="end"/>
          </w:r>
        </w:p>
      </w:sdtContent>
    </w:sdt>
    <w:p w14:paraId="6798E18D" w14:textId="77777777" w:rsidR="003A40E2" w:rsidRDefault="003A40E2" w:rsidP="003A40E2"/>
    <w:sectPr w:rsidR="003A40E2" w:rsidSect="00206494">
      <w:headerReference w:type="even" r:id="rId16"/>
      <w:headerReference w:type="default" r:id="rId17"/>
      <w:footerReference w:type="even" r:id="rId18"/>
      <w:footerReference w:type="default" r:id="rId19"/>
      <w:headerReference w:type="first" r:id="rId20"/>
      <w:footerReference w:type="first" r:id="rId21"/>
      <w:pgSz w:w="11906" w:h="16838" w:code="9"/>
      <w:pgMar w:top="1417" w:right="720" w:bottom="1077" w:left="720" w:header="1020" w:footer="340" w:gutter="0"/>
      <w:lnNumType w:countBy="1" w:distance="255" w:restart="continuous"/>
      <w:pgNumType w:start="1"/>
      <w:cols w:space="425"/>
      <w:titlePg/>
      <w:bidi/>
      <w:docGrid w:type="lines"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D07D7C9" w14:textId="77777777" w:rsidR="005C6048" w:rsidRDefault="005C6048">
      <w:pPr>
        <w:spacing w:line="240" w:lineRule="auto"/>
      </w:pPr>
      <w:r>
        <w:separator/>
      </w:r>
    </w:p>
  </w:endnote>
  <w:endnote w:type="continuationSeparator" w:id="0">
    <w:p w14:paraId="1837B3B3" w14:textId="77777777" w:rsidR="005C6048" w:rsidRDefault="005C6048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Cordia New">
    <w:panose1 w:val="020B0304020202020204"/>
    <w:charset w:val="DE"/>
    <w:family w:val="swiss"/>
    <w:pitch w:val="variable"/>
    <w:sig w:usb0="81000003" w:usb1="00000000" w:usb2="00000000" w:usb3="00000000" w:csb0="0001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DengXian">
    <w:altName w:val="Microsoft YaHei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687DB9E" w14:textId="77777777" w:rsidR="007511D3" w:rsidRDefault="007511D3">
    <w:pPr>
      <w:pStyle w:val="Fuzeil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89CB621" w14:textId="77777777" w:rsidR="002E2FF9" w:rsidRPr="00D63625" w:rsidRDefault="002E2FF9" w:rsidP="002E2FF9">
    <w:pPr>
      <w:pStyle w:val="Fuzeile"/>
      <w:spacing w:line="240" w:lineRule="auto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8B2C866" w14:textId="77777777" w:rsidR="002E2FF9" w:rsidRDefault="002E2FF9" w:rsidP="002E2FF9">
    <w:pPr>
      <w:pBdr>
        <w:top w:val="single" w:sz="4" w:space="0" w:color="000000"/>
      </w:pBdr>
      <w:tabs>
        <w:tab w:val="right" w:pos="8844"/>
      </w:tabs>
      <w:adjustRightInd w:val="0"/>
      <w:snapToGrid w:val="0"/>
      <w:spacing w:before="480" w:line="100" w:lineRule="exact"/>
      <w:jc w:val="left"/>
      <w:rPr>
        <w:i/>
        <w:sz w:val="16"/>
        <w:szCs w:val="16"/>
        <w:lang w:val="it-IT"/>
      </w:rPr>
    </w:pPr>
  </w:p>
  <w:p w14:paraId="6DBEBB62" w14:textId="77777777" w:rsidR="002E2FF9" w:rsidRPr="007511D3" w:rsidRDefault="00F33F79" w:rsidP="002E2FF9">
    <w:pPr>
      <w:tabs>
        <w:tab w:val="right" w:pos="10466"/>
      </w:tabs>
      <w:adjustRightInd w:val="0"/>
      <w:snapToGrid w:val="0"/>
      <w:spacing w:line="240" w:lineRule="auto"/>
      <w:rPr>
        <w:sz w:val="16"/>
        <w:szCs w:val="16"/>
        <w:lang w:val="fr-CH"/>
      </w:rPr>
    </w:pPr>
    <w:r w:rsidRPr="007511D3">
      <w:rPr>
        <w:i/>
        <w:sz w:val="16"/>
        <w:szCs w:val="16"/>
        <w:lang w:val="it-IT"/>
      </w:rPr>
      <w:t xml:space="preserve">Microorganisms </w:t>
    </w:r>
    <w:r w:rsidRPr="007511D3">
      <w:rPr>
        <w:b/>
        <w:bCs/>
        <w:iCs/>
        <w:sz w:val="16"/>
        <w:szCs w:val="16"/>
        <w:lang w:val="it-IT"/>
      </w:rPr>
      <w:t>2023</w:t>
    </w:r>
    <w:r w:rsidRPr="007511D3">
      <w:rPr>
        <w:bCs/>
        <w:iCs/>
        <w:sz w:val="16"/>
        <w:szCs w:val="16"/>
        <w:lang w:val="it-IT"/>
      </w:rPr>
      <w:t>,</w:t>
    </w:r>
    <w:r w:rsidRPr="007511D3">
      <w:rPr>
        <w:bCs/>
        <w:i/>
        <w:iCs/>
        <w:sz w:val="16"/>
        <w:szCs w:val="16"/>
        <w:lang w:val="it-IT"/>
      </w:rPr>
      <w:t xml:space="preserve"> 11</w:t>
    </w:r>
    <w:r w:rsidRPr="007511D3">
      <w:rPr>
        <w:bCs/>
        <w:iCs/>
        <w:sz w:val="16"/>
        <w:szCs w:val="16"/>
        <w:lang w:val="it-IT"/>
      </w:rPr>
      <w:t>, x. https://doi.org/10.3390/xxxxx</w:t>
    </w:r>
    <w:r w:rsidRPr="007511D3">
      <w:rPr>
        <w:sz w:val="16"/>
        <w:szCs w:val="16"/>
        <w:lang w:val="fr-CH"/>
      </w:rPr>
      <w:tab/>
      <w:t>www.mdpi.com/journal/</w:t>
    </w:r>
    <w:r w:rsidRPr="007511D3">
      <w:rPr>
        <w:sz w:val="16"/>
        <w:szCs w:val="16"/>
        <w:lang w:val="it-IT"/>
      </w:rPr>
      <w:t>microorganisms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45525FF" w14:textId="77777777" w:rsidR="005C6048" w:rsidRDefault="005C6048">
      <w:pPr>
        <w:spacing w:line="240" w:lineRule="auto"/>
      </w:pPr>
      <w:r>
        <w:separator/>
      </w:r>
    </w:p>
  </w:footnote>
  <w:footnote w:type="continuationSeparator" w:id="0">
    <w:p w14:paraId="61D798CE" w14:textId="77777777" w:rsidR="005C6048" w:rsidRDefault="005C6048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0CBA1F" w14:textId="77777777" w:rsidR="002E2FF9" w:rsidRDefault="002E2FF9" w:rsidP="002E2FF9">
    <w:pPr>
      <w:pStyle w:val="Kopfzeile"/>
      <w:pBdr>
        <w:bottom w:val="none" w:sz="0" w:space="0" w:color="auto"/>
      </w:pBd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E324DB3" w14:textId="05639806" w:rsidR="002E2FF9" w:rsidRDefault="00F33F79" w:rsidP="002E2FF9">
    <w:pPr>
      <w:tabs>
        <w:tab w:val="right" w:pos="10466"/>
      </w:tabs>
      <w:adjustRightInd w:val="0"/>
      <w:snapToGrid w:val="0"/>
      <w:spacing w:line="240" w:lineRule="auto"/>
      <w:rPr>
        <w:sz w:val="16"/>
      </w:rPr>
    </w:pPr>
    <w:r>
      <w:rPr>
        <w:i/>
        <w:sz w:val="16"/>
      </w:rPr>
      <w:t xml:space="preserve">Microorganisms </w:t>
    </w:r>
    <w:r>
      <w:rPr>
        <w:b/>
        <w:sz w:val="16"/>
      </w:rPr>
      <w:t>2023</w:t>
    </w:r>
    <w:r w:rsidRPr="00716D7B">
      <w:rPr>
        <w:sz w:val="16"/>
      </w:rPr>
      <w:t>,</w:t>
    </w:r>
    <w:r>
      <w:rPr>
        <w:i/>
        <w:sz w:val="16"/>
      </w:rPr>
      <w:t xml:space="preserve"> 11</w:t>
    </w:r>
    <w:r>
      <w:rPr>
        <w:sz w:val="16"/>
      </w:rPr>
      <w:t>, x FOR PEER REVIEW</w:t>
    </w:r>
    <w:r>
      <w:rPr>
        <w:sz w:val="16"/>
      </w:rPr>
      <w:tab/>
    </w:r>
    <w:r>
      <w:rPr>
        <w:sz w:val="16"/>
      </w:rPr>
      <w:fldChar w:fldCharType="begin"/>
    </w:r>
    <w:r>
      <w:rPr>
        <w:sz w:val="16"/>
      </w:rPr>
      <w:instrText xml:space="preserve"> PAGE   \* MERGEFORMAT </w:instrText>
    </w:r>
    <w:r>
      <w:rPr>
        <w:sz w:val="16"/>
      </w:rPr>
      <w:fldChar w:fldCharType="separate"/>
    </w:r>
    <w:r w:rsidR="007A0C6A">
      <w:rPr>
        <w:sz w:val="16"/>
      </w:rPr>
      <w:t>4</w:t>
    </w:r>
    <w:r>
      <w:rPr>
        <w:sz w:val="16"/>
      </w:rPr>
      <w:fldChar w:fldCharType="end"/>
    </w:r>
    <w:r>
      <w:rPr>
        <w:sz w:val="16"/>
      </w:rPr>
      <w:t xml:space="preserve"> of </w:t>
    </w:r>
    <w:r>
      <w:rPr>
        <w:sz w:val="16"/>
      </w:rPr>
      <w:fldChar w:fldCharType="begin"/>
    </w:r>
    <w:r>
      <w:rPr>
        <w:sz w:val="16"/>
      </w:rPr>
      <w:instrText xml:space="preserve"> NUMPAGES   \* MERGEFORMAT </w:instrText>
    </w:r>
    <w:r>
      <w:rPr>
        <w:sz w:val="16"/>
      </w:rPr>
      <w:fldChar w:fldCharType="separate"/>
    </w:r>
    <w:r w:rsidR="007A0C6A">
      <w:rPr>
        <w:sz w:val="16"/>
      </w:rPr>
      <w:t>9</w:t>
    </w:r>
    <w:r>
      <w:rPr>
        <w:sz w:val="16"/>
      </w:rPr>
      <w:fldChar w:fldCharType="end"/>
    </w:r>
  </w:p>
  <w:p w14:paraId="6ADBD080" w14:textId="77777777" w:rsidR="002E2FF9" w:rsidRPr="00FE092D" w:rsidRDefault="002E2FF9" w:rsidP="002E2FF9">
    <w:pPr>
      <w:pBdr>
        <w:bottom w:val="single" w:sz="4" w:space="1" w:color="000000"/>
      </w:pBdr>
      <w:tabs>
        <w:tab w:val="right" w:pos="8844"/>
      </w:tabs>
      <w:adjustRightInd w:val="0"/>
      <w:snapToGrid w:val="0"/>
      <w:spacing w:after="480" w:line="100" w:lineRule="exact"/>
      <w:jc w:val="left"/>
      <w:rPr>
        <w:sz w:val="16"/>
      </w:rPr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W w:w="10482" w:type="dxa"/>
      <w:tblCellMar>
        <w:left w:w="0" w:type="dxa"/>
        <w:right w:w="0" w:type="dxa"/>
      </w:tblCellMar>
      <w:tblLook w:val="04A0" w:firstRow="1" w:lastRow="0" w:firstColumn="1" w:lastColumn="0" w:noHBand="0" w:noVBand="1"/>
    </w:tblPr>
    <w:tblGrid>
      <w:gridCol w:w="3674"/>
      <w:gridCol w:w="4535"/>
      <w:gridCol w:w="2273"/>
    </w:tblGrid>
    <w:tr w:rsidR="002E2FF9" w:rsidRPr="0050065C" w14:paraId="0BDD7E8F" w14:textId="77777777" w:rsidTr="002E2FF9">
      <w:trPr>
        <w:trHeight w:val="686"/>
      </w:trPr>
      <w:tc>
        <w:tcPr>
          <w:tcW w:w="3674" w:type="dxa"/>
          <w:shd w:val="clear" w:color="auto" w:fill="auto"/>
          <w:vAlign w:val="center"/>
        </w:tcPr>
        <w:p w14:paraId="5DD06504" w14:textId="77777777" w:rsidR="002E2FF9" w:rsidRPr="00EB148C" w:rsidRDefault="00F33F79" w:rsidP="002E2FF9">
          <w:pPr>
            <w:pStyle w:val="Kopfzeile"/>
            <w:pBdr>
              <w:bottom w:val="none" w:sz="0" w:space="0" w:color="auto"/>
            </w:pBdr>
            <w:jc w:val="left"/>
            <w:rPr>
              <w:rFonts w:eastAsia="DengXian"/>
              <w:b/>
              <w:bCs/>
            </w:rPr>
          </w:pPr>
          <w:r w:rsidRPr="00EB148C">
            <w:rPr>
              <w:rFonts w:eastAsia="DengXian"/>
              <w:b/>
              <w:bCs/>
              <w:lang w:val="de-DE" w:eastAsia="de-DE"/>
            </w:rPr>
            <w:drawing>
              <wp:inline distT="0" distB="0" distL="0" distR="0" wp14:anchorId="0B584C63" wp14:editId="55771FF8">
                <wp:extent cx="2216785" cy="429260"/>
                <wp:effectExtent l="0" t="0" r="0" b="0"/>
                <wp:docPr id="1" name="Picture 5" descr="C:\Users\home\Desktop\logos\带白边的logo\JCDD-Water\Microorganisms\Microorganisms_big-01.png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Picture 5" descr="C:\Users\home\Desktop\logos\带白边的logo\JCDD-Water\Microorganisms\Microorganisms_big-01.png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 l="2766" t="10683" b="9511"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2216785" cy="42926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</wp:inline>
            </w:drawing>
          </w:r>
        </w:p>
      </w:tc>
      <w:tc>
        <w:tcPr>
          <w:tcW w:w="4535" w:type="dxa"/>
          <w:shd w:val="clear" w:color="auto" w:fill="auto"/>
          <w:vAlign w:val="center"/>
        </w:tcPr>
        <w:p w14:paraId="1EC02053" w14:textId="77777777" w:rsidR="002E2FF9" w:rsidRPr="00EB148C" w:rsidRDefault="002E2FF9" w:rsidP="002E2FF9">
          <w:pPr>
            <w:pStyle w:val="Kopfzeile"/>
            <w:pBdr>
              <w:bottom w:val="none" w:sz="0" w:space="0" w:color="auto"/>
            </w:pBdr>
            <w:rPr>
              <w:rFonts w:eastAsia="DengXian"/>
              <w:b/>
              <w:bCs/>
            </w:rPr>
          </w:pPr>
        </w:p>
      </w:tc>
      <w:tc>
        <w:tcPr>
          <w:tcW w:w="2273" w:type="dxa"/>
          <w:shd w:val="clear" w:color="auto" w:fill="auto"/>
          <w:vAlign w:val="center"/>
        </w:tcPr>
        <w:p w14:paraId="4BA4C9C6" w14:textId="77777777" w:rsidR="002E2FF9" w:rsidRPr="00EB148C" w:rsidRDefault="00F33F79" w:rsidP="002E2FF9">
          <w:pPr>
            <w:pStyle w:val="Kopfzeile"/>
            <w:pBdr>
              <w:bottom w:val="none" w:sz="0" w:space="0" w:color="auto"/>
            </w:pBdr>
            <w:jc w:val="right"/>
            <w:rPr>
              <w:rFonts w:eastAsia="DengXian"/>
              <w:b/>
              <w:bCs/>
            </w:rPr>
          </w:pPr>
          <w:r>
            <w:rPr>
              <w:rFonts w:eastAsia="DengXian"/>
              <w:b/>
              <w:bCs/>
              <w:lang w:val="de-DE" w:eastAsia="de-DE"/>
            </w:rPr>
            <w:drawing>
              <wp:inline distT="0" distB="0" distL="0" distR="0" wp14:anchorId="56125B2A" wp14:editId="19402D95">
                <wp:extent cx="540000" cy="360000"/>
                <wp:effectExtent l="0" t="0" r="0" b="2540"/>
                <wp:docPr id="7" name="Picture 7"/>
                <wp:cNvGraphicFramePr/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7" name=""/>
                        <pic:cNvPicPr/>
                      </pic:nvPicPr>
                      <pic:blipFill>
                        <a:blip r:embed="rId2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540000" cy="360000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inline>
            </w:drawing>
          </w:r>
        </w:p>
      </w:tc>
    </w:tr>
  </w:tbl>
  <w:p w14:paraId="4B4CEE51" w14:textId="77777777" w:rsidR="002E2FF9" w:rsidRPr="00725AE4" w:rsidRDefault="002E2FF9" w:rsidP="002E2FF9">
    <w:pPr>
      <w:pBdr>
        <w:bottom w:val="single" w:sz="4" w:space="1" w:color="000000"/>
      </w:pBdr>
      <w:adjustRightInd w:val="0"/>
      <w:snapToGrid w:val="0"/>
      <w:spacing w:line="100" w:lineRule="exact"/>
      <w:jc w:val="left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0B948E5"/>
    <w:multiLevelType w:val="hybridMultilevel"/>
    <w:tmpl w:val="902684B8"/>
    <w:lvl w:ilvl="0" w:tplc="03F66DF4">
      <w:start w:val="3"/>
      <w:numFmt w:val="bullet"/>
      <w:lvlText w:val="-"/>
      <w:lvlJc w:val="left"/>
      <w:pPr>
        <w:ind w:left="720" w:hanging="360"/>
      </w:pPr>
      <w:rPr>
        <w:rFonts w:ascii="Palatino Linotype" w:eastAsia="Times New Roman" w:hAnsi="Palatino Linotype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43F42E2F"/>
    <w:multiLevelType w:val="hybridMultilevel"/>
    <w:tmpl w:val="89D8ACE6"/>
    <w:lvl w:ilvl="0" w:tplc="025A9460">
      <w:start w:val="3"/>
      <w:numFmt w:val="bullet"/>
      <w:lvlText w:val="-"/>
      <w:lvlJc w:val="left"/>
      <w:pPr>
        <w:ind w:left="720" w:hanging="360"/>
      </w:pPr>
      <w:rPr>
        <w:rFonts w:ascii="Palatino Linotype" w:eastAsia="Times New Roman" w:hAnsi="Palatino Linotype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597834517">
    <w:abstractNumId w:val="1"/>
  </w:num>
  <w:num w:numId="2" w16cid:durableId="13514801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trackRevisions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206494"/>
    <w:rsid w:val="000A3D33"/>
    <w:rsid w:val="00120493"/>
    <w:rsid w:val="00165C66"/>
    <w:rsid w:val="001D39CF"/>
    <w:rsid w:val="00206494"/>
    <w:rsid w:val="00216FE5"/>
    <w:rsid w:val="0023329D"/>
    <w:rsid w:val="002E2FF9"/>
    <w:rsid w:val="002E5081"/>
    <w:rsid w:val="003909ED"/>
    <w:rsid w:val="00391357"/>
    <w:rsid w:val="00396D64"/>
    <w:rsid w:val="003A40E2"/>
    <w:rsid w:val="004722A7"/>
    <w:rsid w:val="0049313F"/>
    <w:rsid w:val="004A66A8"/>
    <w:rsid w:val="0059063A"/>
    <w:rsid w:val="005C6048"/>
    <w:rsid w:val="00692769"/>
    <w:rsid w:val="0074049C"/>
    <w:rsid w:val="007511D3"/>
    <w:rsid w:val="007A0C6A"/>
    <w:rsid w:val="007B69A5"/>
    <w:rsid w:val="007C66F4"/>
    <w:rsid w:val="007F3643"/>
    <w:rsid w:val="008377DE"/>
    <w:rsid w:val="00837CCD"/>
    <w:rsid w:val="008B3411"/>
    <w:rsid w:val="008B657D"/>
    <w:rsid w:val="00A13F92"/>
    <w:rsid w:val="00A50A69"/>
    <w:rsid w:val="00A66D50"/>
    <w:rsid w:val="00A8779A"/>
    <w:rsid w:val="00AC4EC9"/>
    <w:rsid w:val="00B0651D"/>
    <w:rsid w:val="00BA3F6D"/>
    <w:rsid w:val="00BF1309"/>
    <w:rsid w:val="00C06125"/>
    <w:rsid w:val="00C1323C"/>
    <w:rsid w:val="00C207A0"/>
    <w:rsid w:val="00CB5722"/>
    <w:rsid w:val="00D15F73"/>
    <w:rsid w:val="00D2156C"/>
    <w:rsid w:val="00D92343"/>
    <w:rsid w:val="00D97A65"/>
    <w:rsid w:val="00DA121F"/>
    <w:rsid w:val="00E9097C"/>
    <w:rsid w:val="00F061AA"/>
    <w:rsid w:val="00F22F86"/>
    <w:rsid w:val="00F313BD"/>
    <w:rsid w:val="00F33F79"/>
    <w:rsid w:val="00F41966"/>
    <w:rsid w:val="00F6679F"/>
    <w:rsid w:val="00F9408E"/>
    <w:rsid w:val="00FB7E1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A04630B"/>
  <w15:docId w15:val="{0DC08052-7142-44D9-AB08-D2F9FE6C6F3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206494"/>
    <w:pPr>
      <w:spacing w:after="0" w:line="260" w:lineRule="atLeast"/>
      <w:jc w:val="both"/>
    </w:pPr>
    <w:rPr>
      <w:rFonts w:ascii="Palatino Linotype" w:eastAsia="SimSun" w:hAnsi="Palatino Linotype" w:cs="Times New Roman"/>
      <w:noProof/>
      <w:color w:val="000000"/>
      <w:sz w:val="20"/>
      <w:szCs w:val="20"/>
      <w:lang w:val="en-US" w:eastAsia="zh-CN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3A40E2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rsid w:val="003A40E2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3A40E2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3A40E2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3A40E2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3A40E2"/>
    <w:pPr>
      <w:keepNext/>
      <w:keepLines/>
      <w:spacing w:before="4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3A40E2"/>
    <w:pPr>
      <w:keepNext/>
      <w:keepLines/>
      <w:spacing w:before="4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3A40E2"/>
    <w:pPr>
      <w:keepNext/>
      <w:keepLines/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3A40E2"/>
    <w:pPr>
      <w:keepNext/>
      <w:keepLines/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customStyle="1" w:styleId="MDPI12title">
    <w:name w:val="MDPI_1.2_title"/>
    <w:next w:val="Standard"/>
    <w:qFormat/>
    <w:rsid w:val="00206494"/>
    <w:pPr>
      <w:adjustRightInd w:val="0"/>
      <w:snapToGrid w:val="0"/>
      <w:spacing w:after="240" w:line="240" w:lineRule="atLeast"/>
    </w:pPr>
    <w:rPr>
      <w:rFonts w:ascii="Palatino Linotype" w:eastAsia="Times New Roman" w:hAnsi="Palatino Linotype" w:cs="Times New Roman"/>
      <w:b/>
      <w:snapToGrid w:val="0"/>
      <w:color w:val="000000"/>
      <w:sz w:val="36"/>
      <w:szCs w:val="20"/>
      <w:lang w:val="en-US" w:eastAsia="de-DE" w:bidi="en-US"/>
    </w:rPr>
  </w:style>
  <w:style w:type="paragraph" w:styleId="Fuzeile">
    <w:name w:val="footer"/>
    <w:basedOn w:val="Standard"/>
    <w:link w:val="FuzeileZchn"/>
    <w:uiPriority w:val="99"/>
    <w:rsid w:val="00206494"/>
    <w:pPr>
      <w:tabs>
        <w:tab w:val="center" w:pos="4153"/>
        <w:tab w:val="right" w:pos="8306"/>
      </w:tabs>
      <w:snapToGrid w:val="0"/>
      <w:spacing w:line="240" w:lineRule="atLeast"/>
    </w:pPr>
    <w:rPr>
      <w:szCs w:val="18"/>
    </w:rPr>
  </w:style>
  <w:style w:type="character" w:customStyle="1" w:styleId="FuzeileZchn">
    <w:name w:val="Fußzeile Zchn"/>
    <w:basedOn w:val="Absatz-Standardschriftart"/>
    <w:link w:val="Fuzeile"/>
    <w:uiPriority w:val="99"/>
    <w:rsid w:val="00206494"/>
    <w:rPr>
      <w:rFonts w:ascii="Palatino Linotype" w:eastAsia="SimSun" w:hAnsi="Palatino Linotype" w:cs="Times New Roman"/>
      <w:noProof/>
      <w:color w:val="000000"/>
      <w:sz w:val="20"/>
      <w:szCs w:val="18"/>
      <w:lang w:val="en-US" w:eastAsia="zh-CN"/>
    </w:rPr>
  </w:style>
  <w:style w:type="paragraph" w:styleId="Kopfzeile">
    <w:name w:val="header"/>
    <w:basedOn w:val="Standard"/>
    <w:link w:val="KopfzeileZchn"/>
    <w:uiPriority w:val="99"/>
    <w:rsid w:val="0020649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tLeast"/>
      <w:jc w:val="center"/>
    </w:pPr>
    <w:rPr>
      <w:szCs w:val="18"/>
    </w:rPr>
  </w:style>
  <w:style w:type="character" w:customStyle="1" w:styleId="KopfzeileZchn">
    <w:name w:val="Kopfzeile Zchn"/>
    <w:basedOn w:val="Absatz-Standardschriftart"/>
    <w:link w:val="Kopfzeile"/>
    <w:uiPriority w:val="99"/>
    <w:qFormat/>
    <w:rsid w:val="00206494"/>
    <w:rPr>
      <w:rFonts w:ascii="Palatino Linotype" w:eastAsia="SimSun" w:hAnsi="Palatino Linotype" w:cs="Times New Roman"/>
      <w:noProof/>
      <w:color w:val="000000"/>
      <w:sz w:val="20"/>
      <w:szCs w:val="18"/>
      <w:lang w:val="en-US" w:eastAsia="zh-CN"/>
    </w:rPr>
  </w:style>
  <w:style w:type="paragraph" w:customStyle="1" w:styleId="MDPI32textnoindent">
    <w:name w:val="MDPI_3.2_text_no_indent"/>
    <w:basedOn w:val="MDPI31text"/>
    <w:qFormat/>
    <w:rsid w:val="00206494"/>
    <w:pPr>
      <w:ind w:firstLine="0"/>
    </w:pPr>
  </w:style>
  <w:style w:type="paragraph" w:customStyle="1" w:styleId="MDPI31text">
    <w:name w:val="MDPI_3.1_text"/>
    <w:link w:val="MDPI31textZchn"/>
    <w:qFormat/>
    <w:rsid w:val="00206494"/>
    <w:pPr>
      <w:adjustRightInd w:val="0"/>
      <w:snapToGrid w:val="0"/>
      <w:spacing w:after="0" w:line="228" w:lineRule="auto"/>
      <w:ind w:left="2608" w:firstLine="425"/>
      <w:jc w:val="both"/>
    </w:pPr>
    <w:rPr>
      <w:rFonts w:ascii="Palatino Linotype" w:eastAsia="Times New Roman" w:hAnsi="Palatino Linotype" w:cs="Times New Roman"/>
      <w:snapToGrid w:val="0"/>
      <w:color w:val="000000"/>
      <w:sz w:val="20"/>
      <w:lang w:val="en-US" w:eastAsia="de-DE" w:bidi="en-US"/>
    </w:rPr>
  </w:style>
  <w:style w:type="paragraph" w:customStyle="1" w:styleId="MDPI41tablecaption">
    <w:name w:val="MDPI_4.1_table_caption"/>
    <w:qFormat/>
    <w:rsid w:val="00206494"/>
    <w:pPr>
      <w:adjustRightInd w:val="0"/>
      <w:snapToGrid w:val="0"/>
      <w:spacing w:before="240" w:after="120" w:line="228" w:lineRule="auto"/>
      <w:ind w:left="2608"/>
      <w:jc w:val="both"/>
    </w:pPr>
    <w:rPr>
      <w:rFonts w:ascii="Palatino Linotype" w:eastAsia="Times New Roman" w:hAnsi="Palatino Linotype" w:cs="Cordia New"/>
      <w:color w:val="000000"/>
      <w:sz w:val="18"/>
      <w:lang w:val="en-US" w:eastAsia="de-DE" w:bidi="en-US"/>
    </w:rPr>
  </w:style>
  <w:style w:type="paragraph" w:customStyle="1" w:styleId="MDPI52figure">
    <w:name w:val="MDPI_5.2_figure"/>
    <w:qFormat/>
    <w:rsid w:val="00206494"/>
    <w:pPr>
      <w:adjustRightInd w:val="0"/>
      <w:snapToGrid w:val="0"/>
      <w:spacing w:before="240" w:after="120" w:line="240" w:lineRule="auto"/>
      <w:jc w:val="center"/>
    </w:pPr>
    <w:rPr>
      <w:rFonts w:ascii="Palatino Linotype" w:eastAsia="Times New Roman" w:hAnsi="Palatino Linotype" w:cs="Times New Roman"/>
      <w:snapToGrid w:val="0"/>
      <w:color w:val="000000"/>
      <w:sz w:val="20"/>
      <w:szCs w:val="20"/>
      <w:lang w:val="en-US" w:eastAsia="de-DE" w:bidi="en-US"/>
    </w:rPr>
  </w:style>
  <w:style w:type="character" w:customStyle="1" w:styleId="MDPI31textZchn">
    <w:name w:val="MDPI_3.1_text Zchn"/>
    <w:basedOn w:val="Absatz-Standardschriftart"/>
    <w:link w:val="MDPI31text"/>
    <w:rsid w:val="00206494"/>
    <w:rPr>
      <w:rFonts w:ascii="Palatino Linotype" w:eastAsia="Times New Roman" w:hAnsi="Palatino Linotype" w:cs="Times New Roman"/>
      <w:snapToGrid w:val="0"/>
      <w:color w:val="000000"/>
      <w:sz w:val="20"/>
      <w:lang w:val="en-US" w:eastAsia="de-DE" w:bidi="en-US"/>
    </w:rPr>
  </w:style>
  <w:style w:type="table" w:styleId="EinfacheTabelle2">
    <w:name w:val="Plain Table 2"/>
    <w:basedOn w:val="NormaleTabelle"/>
    <w:uiPriority w:val="42"/>
    <w:rsid w:val="00206494"/>
    <w:pPr>
      <w:spacing w:after="0" w:line="240" w:lineRule="auto"/>
    </w:pPr>
    <w:rPr>
      <w:rFonts w:ascii="Calibri" w:eastAsia="SimSun" w:hAnsi="Calibri" w:cs="Times New Roman"/>
      <w:sz w:val="20"/>
      <w:szCs w:val="20"/>
      <w:lang w:val="en-US" w:eastAsia="zh-CN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Zeilennummer">
    <w:name w:val="line number"/>
    <w:basedOn w:val="Absatz-Standardschriftart"/>
    <w:uiPriority w:val="99"/>
    <w:semiHidden/>
    <w:unhideWhenUsed/>
    <w:rsid w:val="00206494"/>
  </w:style>
  <w:style w:type="character" w:styleId="Kommentarzeichen">
    <w:name w:val="annotation reference"/>
    <w:basedOn w:val="Absatz-Standardschriftart"/>
    <w:uiPriority w:val="99"/>
    <w:semiHidden/>
    <w:unhideWhenUsed/>
    <w:rsid w:val="002E5081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unhideWhenUsed/>
    <w:rsid w:val="002E5081"/>
    <w:pPr>
      <w:spacing w:line="240" w:lineRule="auto"/>
    </w:pPr>
  </w:style>
  <w:style w:type="character" w:customStyle="1" w:styleId="KommentartextZchn">
    <w:name w:val="Kommentartext Zchn"/>
    <w:basedOn w:val="Absatz-Standardschriftart"/>
    <w:link w:val="Kommentartext"/>
    <w:uiPriority w:val="99"/>
    <w:rsid w:val="002E5081"/>
    <w:rPr>
      <w:rFonts w:ascii="Palatino Linotype" w:eastAsia="SimSun" w:hAnsi="Palatino Linotype" w:cs="Times New Roman"/>
      <w:noProof/>
      <w:color w:val="000000"/>
      <w:sz w:val="20"/>
      <w:szCs w:val="20"/>
      <w:lang w:val="en-US" w:eastAsia="zh-CN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2E5081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2E5081"/>
    <w:rPr>
      <w:rFonts w:ascii="Palatino Linotype" w:eastAsia="SimSun" w:hAnsi="Palatino Linotype" w:cs="Times New Roman"/>
      <w:b/>
      <w:bCs/>
      <w:noProof/>
      <w:color w:val="000000"/>
      <w:sz w:val="20"/>
      <w:szCs w:val="20"/>
      <w:lang w:val="en-US" w:eastAsia="zh-CN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2E5081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2E5081"/>
    <w:rPr>
      <w:rFonts w:ascii="Segoe UI" w:eastAsia="SimSun" w:hAnsi="Segoe UI" w:cs="Segoe UI"/>
      <w:noProof/>
      <w:color w:val="000000"/>
      <w:sz w:val="18"/>
      <w:szCs w:val="18"/>
      <w:lang w:val="en-US" w:eastAsia="zh-CN"/>
    </w:rPr>
  </w:style>
  <w:style w:type="paragraph" w:styleId="berarbeitung">
    <w:name w:val="Revision"/>
    <w:hidden/>
    <w:uiPriority w:val="99"/>
    <w:semiHidden/>
    <w:rsid w:val="003A40E2"/>
    <w:pPr>
      <w:spacing w:after="0" w:line="240" w:lineRule="auto"/>
    </w:pPr>
    <w:rPr>
      <w:rFonts w:ascii="Palatino Linotype" w:eastAsia="SimSun" w:hAnsi="Palatino Linotype" w:cs="Times New Roman"/>
      <w:noProof/>
      <w:color w:val="000000"/>
      <w:sz w:val="20"/>
      <w:szCs w:val="20"/>
      <w:lang w:val="en-US" w:eastAsia="zh-CN"/>
    </w:rPr>
  </w:style>
  <w:style w:type="character" w:styleId="Platzhaltertext">
    <w:name w:val="Placeholder Text"/>
    <w:basedOn w:val="Absatz-Standardschriftart"/>
    <w:uiPriority w:val="99"/>
    <w:semiHidden/>
    <w:rsid w:val="003A40E2"/>
    <w:rPr>
      <w:color w:val="808080"/>
    </w:rPr>
  </w:style>
  <w:style w:type="paragraph" w:customStyle="1" w:styleId="CitaviBibliographyEntry">
    <w:name w:val="Citavi Bibliography Entry"/>
    <w:basedOn w:val="Standard"/>
    <w:link w:val="CitaviBibliographyEntryZchn"/>
    <w:uiPriority w:val="99"/>
    <w:rsid w:val="003A40E2"/>
    <w:pPr>
      <w:tabs>
        <w:tab w:val="left" w:pos="454"/>
      </w:tabs>
      <w:ind w:left="454" w:hanging="454"/>
      <w:jc w:val="left"/>
    </w:pPr>
  </w:style>
  <w:style w:type="character" w:customStyle="1" w:styleId="CitaviBibliographyEntryZchn">
    <w:name w:val="Citavi Bibliography Entry Zchn"/>
    <w:basedOn w:val="Absatz-Standardschriftart"/>
    <w:link w:val="CitaviBibliographyEntry"/>
    <w:uiPriority w:val="99"/>
    <w:rsid w:val="003A40E2"/>
    <w:rPr>
      <w:rFonts w:ascii="Palatino Linotype" w:eastAsia="SimSun" w:hAnsi="Palatino Linotype" w:cs="Times New Roman"/>
      <w:noProof/>
      <w:color w:val="000000"/>
      <w:sz w:val="20"/>
      <w:szCs w:val="20"/>
      <w:lang w:val="en-US" w:eastAsia="zh-CN"/>
    </w:rPr>
  </w:style>
  <w:style w:type="paragraph" w:customStyle="1" w:styleId="CitaviBibliographyHeading">
    <w:name w:val="Citavi Bibliography Heading"/>
    <w:basedOn w:val="berschrift1"/>
    <w:link w:val="CitaviBibliographyHeadingZchn"/>
    <w:uiPriority w:val="99"/>
    <w:rsid w:val="003A40E2"/>
    <w:pPr>
      <w:jc w:val="left"/>
    </w:pPr>
  </w:style>
  <w:style w:type="character" w:customStyle="1" w:styleId="CitaviBibliographyHeadingZchn">
    <w:name w:val="Citavi Bibliography Heading Zchn"/>
    <w:basedOn w:val="Absatz-Standardschriftart"/>
    <w:link w:val="CitaviBibliographyHeading"/>
    <w:uiPriority w:val="99"/>
    <w:rsid w:val="003A40E2"/>
    <w:rPr>
      <w:rFonts w:asciiTheme="majorHAnsi" w:eastAsiaTheme="majorEastAsia" w:hAnsiTheme="majorHAnsi" w:cstheme="majorBidi"/>
      <w:noProof/>
      <w:color w:val="2F5496" w:themeColor="accent1" w:themeShade="BF"/>
      <w:sz w:val="32"/>
      <w:szCs w:val="32"/>
      <w:lang w:val="en-US" w:eastAsia="zh-CN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3A40E2"/>
    <w:rPr>
      <w:rFonts w:asciiTheme="majorHAnsi" w:eastAsiaTheme="majorEastAsia" w:hAnsiTheme="majorHAnsi" w:cstheme="majorBidi"/>
      <w:noProof/>
      <w:color w:val="2F5496" w:themeColor="accent1" w:themeShade="BF"/>
      <w:sz w:val="32"/>
      <w:szCs w:val="32"/>
      <w:lang w:val="en-US" w:eastAsia="zh-CN"/>
    </w:rPr>
  </w:style>
  <w:style w:type="paragraph" w:customStyle="1" w:styleId="CitaviChapterBibliographyHeading">
    <w:name w:val="Citavi Chapter Bibliography Heading"/>
    <w:basedOn w:val="berschrift2"/>
    <w:link w:val="CitaviChapterBibliographyHeadingZchn"/>
    <w:uiPriority w:val="99"/>
    <w:rsid w:val="003A40E2"/>
    <w:pPr>
      <w:jc w:val="left"/>
    </w:pPr>
  </w:style>
  <w:style w:type="character" w:customStyle="1" w:styleId="CitaviChapterBibliographyHeadingZchn">
    <w:name w:val="Citavi Chapter Bibliography Heading Zchn"/>
    <w:basedOn w:val="Absatz-Standardschriftart"/>
    <w:link w:val="CitaviChapterBibliographyHeading"/>
    <w:uiPriority w:val="99"/>
    <w:rsid w:val="003A40E2"/>
    <w:rPr>
      <w:rFonts w:asciiTheme="majorHAnsi" w:eastAsiaTheme="majorEastAsia" w:hAnsiTheme="majorHAnsi" w:cstheme="majorBidi"/>
      <w:noProof/>
      <w:color w:val="2F5496" w:themeColor="accent1" w:themeShade="BF"/>
      <w:sz w:val="26"/>
      <w:szCs w:val="26"/>
      <w:lang w:val="en-US" w:eastAsia="zh-CN"/>
    </w:rPr>
  </w:style>
  <w:style w:type="character" w:customStyle="1" w:styleId="berschrift2Zchn">
    <w:name w:val="Überschrift 2 Zchn"/>
    <w:basedOn w:val="Absatz-Standardschriftart"/>
    <w:link w:val="berschrift2"/>
    <w:uiPriority w:val="9"/>
    <w:semiHidden/>
    <w:rsid w:val="003A40E2"/>
    <w:rPr>
      <w:rFonts w:asciiTheme="majorHAnsi" w:eastAsiaTheme="majorEastAsia" w:hAnsiTheme="majorHAnsi" w:cstheme="majorBidi"/>
      <w:noProof/>
      <w:color w:val="2F5496" w:themeColor="accent1" w:themeShade="BF"/>
      <w:sz w:val="26"/>
      <w:szCs w:val="26"/>
      <w:lang w:val="en-US" w:eastAsia="zh-CN"/>
    </w:rPr>
  </w:style>
  <w:style w:type="paragraph" w:customStyle="1" w:styleId="CitaviBibliographySubheading1">
    <w:name w:val="Citavi Bibliography Subheading 1"/>
    <w:basedOn w:val="berschrift2"/>
    <w:link w:val="CitaviBibliographySubheading1Zchn"/>
    <w:uiPriority w:val="99"/>
    <w:rsid w:val="003A40E2"/>
    <w:pPr>
      <w:outlineLvl w:val="9"/>
    </w:pPr>
    <w:rPr>
      <w:bCs/>
    </w:rPr>
  </w:style>
  <w:style w:type="character" w:customStyle="1" w:styleId="CitaviBibliographySubheading1Zchn">
    <w:name w:val="Citavi Bibliography Subheading 1 Zchn"/>
    <w:basedOn w:val="Absatz-Standardschriftart"/>
    <w:link w:val="CitaviBibliographySubheading1"/>
    <w:uiPriority w:val="99"/>
    <w:rsid w:val="003A40E2"/>
    <w:rPr>
      <w:rFonts w:asciiTheme="majorHAnsi" w:eastAsiaTheme="majorEastAsia" w:hAnsiTheme="majorHAnsi" w:cstheme="majorBidi"/>
      <w:bCs/>
      <w:noProof/>
      <w:color w:val="2F5496" w:themeColor="accent1" w:themeShade="BF"/>
      <w:sz w:val="26"/>
      <w:szCs w:val="26"/>
      <w:lang w:val="en-US" w:eastAsia="zh-CN"/>
    </w:rPr>
  </w:style>
  <w:style w:type="paragraph" w:customStyle="1" w:styleId="CitaviBibliographySubheading2">
    <w:name w:val="Citavi Bibliography Subheading 2"/>
    <w:basedOn w:val="berschrift3"/>
    <w:link w:val="CitaviBibliographySubheading2Zchn"/>
    <w:uiPriority w:val="99"/>
    <w:rsid w:val="003A40E2"/>
    <w:pPr>
      <w:outlineLvl w:val="9"/>
    </w:pPr>
    <w:rPr>
      <w:bCs/>
    </w:rPr>
  </w:style>
  <w:style w:type="character" w:customStyle="1" w:styleId="CitaviBibliographySubheading2Zchn">
    <w:name w:val="Citavi Bibliography Subheading 2 Zchn"/>
    <w:basedOn w:val="Absatz-Standardschriftart"/>
    <w:link w:val="CitaviBibliographySubheading2"/>
    <w:uiPriority w:val="99"/>
    <w:rsid w:val="003A40E2"/>
    <w:rPr>
      <w:rFonts w:asciiTheme="majorHAnsi" w:eastAsiaTheme="majorEastAsia" w:hAnsiTheme="majorHAnsi" w:cstheme="majorBidi"/>
      <w:bCs/>
      <w:noProof/>
      <w:color w:val="1F3763" w:themeColor="accent1" w:themeShade="7F"/>
      <w:sz w:val="24"/>
      <w:szCs w:val="24"/>
      <w:lang w:val="en-US" w:eastAsia="zh-CN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3A40E2"/>
    <w:rPr>
      <w:rFonts w:asciiTheme="majorHAnsi" w:eastAsiaTheme="majorEastAsia" w:hAnsiTheme="majorHAnsi" w:cstheme="majorBidi"/>
      <w:noProof/>
      <w:color w:val="1F3763" w:themeColor="accent1" w:themeShade="7F"/>
      <w:sz w:val="24"/>
      <w:szCs w:val="24"/>
      <w:lang w:val="en-US" w:eastAsia="zh-CN"/>
    </w:rPr>
  </w:style>
  <w:style w:type="paragraph" w:customStyle="1" w:styleId="CitaviBibliographySubheading3">
    <w:name w:val="Citavi Bibliography Subheading 3"/>
    <w:basedOn w:val="berschrift4"/>
    <w:link w:val="CitaviBibliographySubheading3Zchn"/>
    <w:uiPriority w:val="99"/>
    <w:rsid w:val="003A40E2"/>
    <w:pPr>
      <w:outlineLvl w:val="9"/>
    </w:pPr>
    <w:rPr>
      <w:bCs/>
    </w:rPr>
  </w:style>
  <w:style w:type="character" w:customStyle="1" w:styleId="CitaviBibliographySubheading3Zchn">
    <w:name w:val="Citavi Bibliography Subheading 3 Zchn"/>
    <w:basedOn w:val="Absatz-Standardschriftart"/>
    <w:link w:val="CitaviBibliographySubheading3"/>
    <w:uiPriority w:val="99"/>
    <w:rsid w:val="003A40E2"/>
    <w:rPr>
      <w:rFonts w:asciiTheme="majorHAnsi" w:eastAsiaTheme="majorEastAsia" w:hAnsiTheme="majorHAnsi" w:cstheme="majorBidi"/>
      <w:bCs/>
      <w:i/>
      <w:iCs/>
      <w:noProof/>
      <w:color w:val="2F5496" w:themeColor="accent1" w:themeShade="BF"/>
      <w:sz w:val="20"/>
      <w:szCs w:val="20"/>
      <w:lang w:val="en-US" w:eastAsia="zh-CN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3A40E2"/>
    <w:rPr>
      <w:rFonts w:asciiTheme="majorHAnsi" w:eastAsiaTheme="majorEastAsia" w:hAnsiTheme="majorHAnsi" w:cstheme="majorBidi"/>
      <w:i/>
      <w:iCs/>
      <w:noProof/>
      <w:color w:val="2F5496" w:themeColor="accent1" w:themeShade="BF"/>
      <w:sz w:val="20"/>
      <w:szCs w:val="20"/>
      <w:lang w:val="en-US" w:eastAsia="zh-CN"/>
    </w:rPr>
  </w:style>
  <w:style w:type="paragraph" w:customStyle="1" w:styleId="CitaviBibliographySubheading4">
    <w:name w:val="Citavi Bibliography Subheading 4"/>
    <w:basedOn w:val="berschrift5"/>
    <w:link w:val="CitaviBibliographySubheading4Zchn"/>
    <w:uiPriority w:val="99"/>
    <w:rsid w:val="003A40E2"/>
    <w:pPr>
      <w:outlineLvl w:val="9"/>
    </w:pPr>
    <w:rPr>
      <w:bCs/>
    </w:rPr>
  </w:style>
  <w:style w:type="character" w:customStyle="1" w:styleId="CitaviBibliographySubheading4Zchn">
    <w:name w:val="Citavi Bibliography Subheading 4 Zchn"/>
    <w:basedOn w:val="Absatz-Standardschriftart"/>
    <w:link w:val="CitaviBibliographySubheading4"/>
    <w:uiPriority w:val="99"/>
    <w:rsid w:val="003A40E2"/>
    <w:rPr>
      <w:rFonts w:asciiTheme="majorHAnsi" w:eastAsiaTheme="majorEastAsia" w:hAnsiTheme="majorHAnsi" w:cstheme="majorBidi"/>
      <w:bCs/>
      <w:noProof/>
      <w:color w:val="2F5496" w:themeColor="accent1" w:themeShade="BF"/>
      <w:sz w:val="20"/>
      <w:szCs w:val="20"/>
      <w:lang w:val="en-US" w:eastAsia="zh-CN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3A40E2"/>
    <w:rPr>
      <w:rFonts w:asciiTheme="majorHAnsi" w:eastAsiaTheme="majorEastAsia" w:hAnsiTheme="majorHAnsi" w:cstheme="majorBidi"/>
      <w:noProof/>
      <w:color w:val="2F5496" w:themeColor="accent1" w:themeShade="BF"/>
      <w:sz w:val="20"/>
      <w:szCs w:val="20"/>
      <w:lang w:val="en-US" w:eastAsia="zh-CN"/>
    </w:rPr>
  </w:style>
  <w:style w:type="paragraph" w:customStyle="1" w:styleId="CitaviBibliographySubheading5">
    <w:name w:val="Citavi Bibliography Subheading 5"/>
    <w:basedOn w:val="berschrift6"/>
    <w:link w:val="CitaviBibliographySubheading5Zchn"/>
    <w:uiPriority w:val="99"/>
    <w:rsid w:val="003A40E2"/>
    <w:pPr>
      <w:outlineLvl w:val="9"/>
    </w:pPr>
    <w:rPr>
      <w:bCs/>
    </w:rPr>
  </w:style>
  <w:style w:type="character" w:customStyle="1" w:styleId="CitaviBibliographySubheading5Zchn">
    <w:name w:val="Citavi Bibliography Subheading 5 Zchn"/>
    <w:basedOn w:val="Absatz-Standardschriftart"/>
    <w:link w:val="CitaviBibliographySubheading5"/>
    <w:uiPriority w:val="99"/>
    <w:rsid w:val="003A40E2"/>
    <w:rPr>
      <w:rFonts w:asciiTheme="majorHAnsi" w:eastAsiaTheme="majorEastAsia" w:hAnsiTheme="majorHAnsi" w:cstheme="majorBidi"/>
      <w:bCs/>
      <w:noProof/>
      <w:color w:val="1F3763" w:themeColor="accent1" w:themeShade="7F"/>
      <w:sz w:val="20"/>
      <w:szCs w:val="20"/>
      <w:lang w:val="en-US" w:eastAsia="zh-CN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3A40E2"/>
    <w:rPr>
      <w:rFonts w:asciiTheme="majorHAnsi" w:eastAsiaTheme="majorEastAsia" w:hAnsiTheme="majorHAnsi" w:cstheme="majorBidi"/>
      <w:noProof/>
      <w:color w:val="1F3763" w:themeColor="accent1" w:themeShade="7F"/>
      <w:sz w:val="20"/>
      <w:szCs w:val="20"/>
      <w:lang w:val="en-US" w:eastAsia="zh-CN"/>
    </w:rPr>
  </w:style>
  <w:style w:type="paragraph" w:customStyle="1" w:styleId="CitaviBibliographySubheading6">
    <w:name w:val="Citavi Bibliography Subheading 6"/>
    <w:basedOn w:val="berschrift7"/>
    <w:link w:val="CitaviBibliographySubheading6Zchn"/>
    <w:uiPriority w:val="99"/>
    <w:rsid w:val="003A40E2"/>
    <w:pPr>
      <w:outlineLvl w:val="9"/>
    </w:pPr>
    <w:rPr>
      <w:bCs/>
    </w:rPr>
  </w:style>
  <w:style w:type="character" w:customStyle="1" w:styleId="CitaviBibliographySubheading6Zchn">
    <w:name w:val="Citavi Bibliography Subheading 6 Zchn"/>
    <w:basedOn w:val="Absatz-Standardschriftart"/>
    <w:link w:val="CitaviBibliographySubheading6"/>
    <w:uiPriority w:val="99"/>
    <w:rsid w:val="003A40E2"/>
    <w:rPr>
      <w:rFonts w:asciiTheme="majorHAnsi" w:eastAsiaTheme="majorEastAsia" w:hAnsiTheme="majorHAnsi" w:cstheme="majorBidi"/>
      <w:bCs/>
      <w:i/>
      <w:iCs/>
      <w:noProof/>
      <w:color w:val="1F3763" w:themeColor="accent1" w:themeShade="7F"/>
      <w:sz w:val="20"/>
      <w:szCs w:val="20"/>
      <w:lang w:val="en-US" w:eastAsia="zh-CN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3A40E2"/>
    <w:rPr>
      <w:rFonts w:asciiTheme="majorHAnsi" w:eastAsiaTheme="majorEastAsia" w:hAnsiTheme="majorHAnsi" w:cstheme="majorBidi"/>
      <w:i/>
      <w:iCs/>
      <w:noProof/>
      <w:color w:val="1F3763" w:themeColor="accent1" w:themeShade="7F"/>
      <w:sz w:val="20"/>
      <w:szCs w:val="20"/>
      <w:lang w:val="en-US" w:eastAsia="zh-CN"/>
    </w:rPr>
  </w:style>
  <w:style w:type="paragraph" w:customStyle="1" w:styleId="CitaviBibliographySubheading7">
    <w:name w:val="Citavi Bibliography Subheading 7"/>
    <w:basedOn w:val="berschrift8"/>
    <w:link w:val="CitaviBibliographySubheading7Zchn"/>
    <w:uiPriority w:val="99"/>
    <w:rsid w:val="003A40E2"/>
    <w:pPr>
      <w:outlineLvl w:val="9"/>
    </w:pPr>
    <w:rPr>
      <w:bCs/>
    </w:rPr>
  </w:style>
  <w:style w:type="character" w:customStyle="1" w:styleId="CitaviBibliographySubheading7Zchn">
    <w:name w:val="Citavi Bibliography Subheading 7 Zchn"/>
    <w:basedOn w:val="Absatz-Standardschriftart"/>
    <w:link w:val="CitaviBibliographySubheading7"/>
    <w:uiPriority w:val="99"/>
    <w:rsid w:val="003A40E2"/>
    <w:rPr>
      <w:rFonts w:asciiTheme="majorHAnsi" w:eastAsiaTheme="majorEastAsia" w:hAnsiTheme="majorHAnsi" w:cstheme="majorBidi"/>
      <w:bCs/>
      <w:noProof/>
      <w:color w:val="272727" w:themeColor="text1" w:themeTint="D8"/>
      <w:sz w:val="21"/>
      <w:szCs w:val="21"/>
      <w:lang w:val="en-US" w:eastAsia="zh-CN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3A40E2"/>
    <w:rPr>
      <w:rFonts w:asciiTheme="majorHAnsi" w:eastAsiaTheme="majorEastAsia" w:hAnsiTheme="majorHAnsi" w:cstheme="majorBidi"/>
      <w:noProof/>
      <w:color w:val="272727" w:themeColor="text1" w:themeTint="D8"/>
      <w:sz w:val="21"/>
      <w:szCs w:val="21"/>
      <w:lang w:val="en-US" w:eastAsia="zh-CN"/>
    </w:rPr>
  </w:style>
  <w:style w:type="paragraph" w:customStyle="1" w:styleId="CitaviBibliographySubheading8">
    <w:name w:val="Citavi Bibliography Subheading 8"/>
    <w:basedOn w:val="berschrift9"/>
    <w:link w:val="CitaviBibliographySubheading8Zchn"/>
    <w:uiPriority w:val="99"/>
    <w:rsid w:val="003A40E2"/>
    <w:pPr>
      <w:outlineLvl w:val="9"/>
    </w:pPr>
    <w:rPr>
      <w:bCs/>
    </w:rPr>
  </w:style>
  <w:style w:type="character" w:customStyle="1" w:styleId="CitaviBibliographySubheading8Zchn">
    <w:name w:val="Citavi Bibliography Subheading 8 Zchn"/>
    <w:basedOn w:val="Absatz-Standardschriftart"/>
    <w:link w:val="CitaviBibliographySubheading8"/>
    <w:uiPriority w:val="99"/>
    <w:rsid w:val="003A40E2"/>
    <w:rPr>
      <w:rFonts w:asciiTheme="majorHAnsi" w:eastAsiaTheme="majorEastAsia" w:hAnsiTheme="majorHAnsi" w:cstheme="majorBidi"/>
      <w:bCs/>
      <w:i/>
      <w:iCs/>
      <w:noProof/>
      <w:color w:val="272727" w:themeColor="text1" w:themeTint="D8"/>
      <w:sz w:val="21"/>
      <w:szCs w:val="21"/>
      <w:lang w:val="en-US" w:eastAsia="zh-CN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3A40E2"/>
    <w:rPr>
      <w:rFonts w:asciiTheme="majorHAnsi" w:eastAsiaTheme="majorEastAsia" w:hAnsiTheme="majorHAnsi" w:cstheme="majorBidi"/>
      <w:i/>
      <w:iCs/>
      <w:noProof/>
      <w:color w:val="272727" w:themeColor="text1" w:themeTint="D8"/>
      <w:sz w:val="21"/>
      <w:szCs w:val="21"/>
      <w:lang w:val="en-US" w:eastAsia="zh-CN"/>
    </w:rPr>
  </w:style>
  <w:style w:type="paragraph" w:customStyle="1" w:styleId="MDPI19classification">
    <w:name w:val="MDPI_1.9_classification"/>
    <w:qFormat/>
    <w:rsid w:val="003A40E2"/>
    <w:pPr>
      <w:spacing w:before="240" w:after="0" w:line="260" w:lineRule="atLeast"/>
      <w:ind w:left="113"/>
      <w:jc w:val="both"/>
    </w:pPr>
    <w:rPr>
      <w:rFonts w:ascii="Palatino Linotype" w:eastAsia="Times New Roman" w:hAnsi="Palatino Linotype" w:cs="Times New Roman"/>
      <w:b/>
      <w:color w:val="000000"/>
      <w:sz w:val="20"/>
      <w:lang w:val="en-US" w:eastAsia="de-DE" w:bidi="en-US"/>
    </w:rPr>
  </w:style>
  <w:style w:type="table" w:styleId="Tabellenraster">
    <w:name w:val="Table Grid"/>
    <w:basedOn w:val="NormaleTabelle"/>
    <w:uiPriority w:val="39"/>
    <w:rsid w:val="007F364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emf"/><Relationship Id="rId13" Type="http://schemas.openxmlformats.org/officeDocument/2006/relationships/image" Target="media/image6.gif"/><Relationship Id="rId18" Type="http://schemas.openxmlformats.org/officeDocument/2006/relationships/footer" Target="footer1.xml"/><Relationship Id="rId3" Type="http://schemas.openxmlformats.org/officeDocument/2006/relationships/settings" Target="settings.xml"/><Relationship Id="rId21" Type="http://schemas.openxmlformats.org/officeDocument/2006/relationships/footer" Target="footer3.xml"/><Relationship Id="rId7" Type="http://schemas.openxmlformats.org/officeDocument/2006/relationships/image" Target="media/image1.gif"/><Relationship Id="rId12" Type="http://schemas.openxmlformats.org/officeDocument/2006/relationships/image" Target="media/image5.gif"/><Relationship Id="rId17" Type="http://schemas.openxmlformats.org/officeDocument/2006/relationships/header" Target="header2.xml"/><Relationship Id="rId2" Type="http://schemas.openxmlformats.org/officeDocument/2006/relationships/styles" Target="styles.xml"/><Relationship Id="rId16" Type="http://schemas.openxmlformats.org/officeDocument/2006/relationships/header" Target="header1.xml"/><Relationship Id="rId20" Type="http://schemas.openxmlformats.org/officeDocument/2006/relationships/header" Target="header3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4.gif"/><Relationship Id="rId24" Type="http://schemas.openxmlformats.org/officeDocument/2006/relationships/theme" Target="theme/theme1.xml"/><Relationship Id="rId5" Type="http://schemas.openxmlformats.org/officeDocument/2006/relationships/footnotes" Target="footnotes.xml"/><Relationship Id="rId15" Type="http://schemas.openxmlformats.org/officeDocument/2006/relationships/image" Target="media/image8.gif"/><Relationship Id="rId23" Type="http://schemas.openxmlformats.org/officeDocument/2006/relationships/glossaryDocument" Target="glossary/document.xml"/><Relationship Id="rId10" Type="http://schemas.openxmlformats.org/officeDocument/2006/relationships/image" Target="media/image3.gif"/><Relationship Id="rId19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oleObject" Target="embeddings/oleObject1.bin"/><Relationship Id="rId14" Type="http://schemas.openxmlformats.org/officeDocument/2006/relationships/image" Target="media/image7.gif"/><Relationship Id="rId22" Type="http://schemas.openxmlformats.org/officeDocument/2006/relationships/fontTable" Target="fontTable.xml"/></Relationships>
</file>

<file path=word/_rels/header3.xml.rels><?xml version="1.0" encoding="UTF-8" standalone="yes"?>
<Relationships xmlns="http://schemas.openxmlformats.org/package/2006/relationships"><Relationship Id="rId2" Type="http://schemas.openxmlformats.org/officeDocument/2006/relationships/image" Target="media/image10.png"/><Relationship Id="rId1" Type="http://schemas.openxmlformats.org/officeDocument/2006/relationships/image" Target="media/image9.png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B8C57402-8117-483E-97B0-9AC9E8AD7499}"/>
      </w:docPartPr>
      <w:docPartBody>
        <w:p w:rsidR="00E91407" w:rsidRDefault="00E91407">
          <w:r w:rsidRPr="00BE592B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Cordia New">
    <w:panose1 w:val="020B0304020202020204"/>
    <w:charset w:val="DE"/>
    <w:family w:val="swiss"/>
    <w:pitch w:val="variable"/>
    <w:sig w:usb0="81000003" w:usb1="00000000" w:usb2="00000000" w:usb3="00000000" w:csb0="0001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DengXian">
    <w:altName w:val="Microsoft YaHei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E91407"/>
    <w:rsid w:val="00047E95"/>
    <w:rsid w:val="00060D16"/>
    <w:rsid w:val="00150E4A"/>
    <w:rsid w:val="002E4D88"/>
    <w:rsid w:val="007A7C12"/>
    <w:rsid w:val="008240EC"/>
    <w:rsid w:val="00953B4C"/>
    <w:rsid w:val="009A14E2"/>
    <w:rsid w:val="00C74DBE"/>
    <w:rsid w:val="00E91407"/>
    <w:rsid w:val="00F50983"/>
    <w:rsid w:val="00FF13F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E91407"/>
    <w:rPr>
      <w:color w:val="808080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9</Pages>
  <Words>18544</Words>
  <Characters>116831</Characters>
  <Application>Microsoft Office Word</Application>
  <DocSecurity>0</DocSecurity>
  <Lines>973</Lines>
  <Paragraphs>270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510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ascal Schmidt</dc:creator>
  <cp:keywords/>
  <dc:description/>
  <cp:lastModifiedBy>Pascal Schmidt</cp:lastModifiedBy>
  <cp:revision>2</cp:revision>
  <dcterms:created xsi:type="dcterms:W3CDTF">2023-04-24T16:06:00Z</dcterms:created>
  <dcterms:modified xsi:type="dcterms:W3CDTF">2023-04-24T16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8aa9d7d6-40b2-476e-adc3-687af1ca4d76</vt:lpwstr>
  </property>
  <property fmtid="{D5CDD505-2E9C-101B-9397-08002B2CF9AE}" pid="3" name="CitaviDocumentProperty_7">
    <vt:lpwstr>ROSE paper</vt:lpwstr>
  </property>
  <property fmtid="{D5CDD505-2E9C-101B-9397-08002B2CF9AE}" pid="4" name="CitaviDocumentProperty_0">
    <vt:lpwstr>5ebaf71c-67a6-4dae-8fa5-d31a87edb97c</vt:lpwstr>
  </property>
  <property fmtid="{D5CDD505-2E9C-101B-9397-08002B2CF9AE}" pid="5" name="CitaviDocumentProperty_8">
    <vt:lpwstr>CloudProjectKey=kzm32c6lj2qabtl4yowcjb6t4ohpkyviqjacen9l1gpidrf; ProjectName=ROSE paper</vt:lpwstr>
  </property>
  <property fmtid="{D5CDD505-2E9C-101B-9397-08002B2CF9AE}" pid="6" name="CitaviDocumentProperty_1">
    <vt:lpwstr>6.5.0.0</vt:lpwstr>
  </property>
  <property fmtid="{D5CDD505-2E9C-101B-9397-08002B2CF9AE}" pid="7" name="CitaviDocumentProperty_6">
    <vt:lpwstr>True</vt:lpwstr>
  </property>
</Properties>
</file>